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912B2F" w14:textId="413DF4B0" w:rsidR="006E2EA2" w:rsidRPr="00050744" w:rsidRDefault="000C43D6" w:rsidP="002C56E9">
      <w:pPr>
        <w:spacing w:line="480" w:lineRule="auto"/>
        <w:rPr>
          <w:i/>
        </w:rPr>
      </w:pPr>
      <w:r w:rsidRPr="00050744">
        <w:t xml:space="preserve">RUNNING </w:t>
      </w:r>
      <w:r w:rsidR="006E2EA2" w:rsidRPr="00050744">
        <w:t xml:space="preserve">HEAD: </w:t>
      </w:r>
      <w:r w:rsidR="004F6CD3">
        <w:t>CASE STUDY</w:t>
      </w:r>
      <w:r w:rsidR="004F6CD3" w:rsidRPr="00050744">
        <w:t xml:space="preserve"> </w:t>
      </w:r>
    </w:p>
    <w:p w14:paraId="2632935A" w14:textId="77777777" w:rsidR="006E2EA2" w:rsidRPr="00050744" w:rsidRDefault="006E2EA2" w:rsidP="002C56E9">
      <w:pPr>
        <w:spacing w:line="480" w:lineRule="auto"/>
      </w:pPr>
    </w:p>
    <w:p w14:paraId="7D4B9F09" w14:textId="77777777" w:rsidR="006E2EA2" w:rsidRPr="00050744" w:rsidRDefault="006E2EA2" w:rsidP="002C56E9">
      <w:pPr>
        <w:spacing w:line="480" w:lineRule="auto"/>
      </w:pPr>
    </w:p>
    <w:p w14:paraId="59211713" w14:textId="77777777" w:rsidR="006E2EA2" w:rsidRPr="00050744" w:rsidRDefault="006E2EA2" w:rsidP="002C56E9">
      <w:pPr>
        <w:spacing w:line="480" w:lineRule="auto"/>
      </w:pPr>
    </w:p>
    <w:p w14:paraId="657F2903" w14:textId="77777777" w:rsidR="006E2EA2" w:rsidRPr="00050744" w:rsidRDefault="006E2EA2" w:rsidP="002C56E9">
      <w:pPr>
        <w:spacing w:line="480" w:lineRule="auto"/>
      </w:pPr>
    </w:p>
    <w:p w14:paraId="5A55549F" w14:textId="77777777" w:rsidR="006E2EA2" w:rsidRPr="00050744" w:rsidRDefault="006E2EA2" w:rsidP="002C56E9">
      <w:pPr>
        <w:spacing w:line="480" w:lineRule="auto"/>
      </w:pPr>
    </w:p>
    <w:p w14:paraId="169C2D42" w14:textId="77777777" w:rsidR="006E2EA2" w:rsidRDefault="006E2EA2" w:rsidP="002C56E9">
      <w:pPr>
        <w:spacing w:line="480" w:lineRule="auto"/>
      </w:pPr>
    </w:p>
    <w:p w14:paraId="0080FA1F" w14:textId="77777777" w:rsidR="007838B8" w:rsidRPr="00050744" w:rsidRDefault="007838B8" w:rsidP="002C56E9">
      <w:pPr>
        <w:spacing w:line="480" w:lineRule="auto"/>
      </w:pPr>
    </w:p>
    <w:p w14:paraId="6F083320" w14:textId="77777777" w:rsidR="006E2EA2" w:rsidRPr="00050744" w:rsidRDefault="006E2EA2" w:rsidP="002C56E9">
      <w:pPr>
        <w:spacing w:line="480" w:lineRule="auto"/>
      </w:pPr>
    </w:p>
    <w:p w14:paraId="289E57DA" w14:textId="77777777" w:rsidR="006E2EA2" w:rsidRPr="00050744" w:rsidRDefault="006E2EA2" w:rsidP="002C56E9">
      <w:pPr>
        <w:spacing w:line="480" w:lineRule="auto"/>
      </w:pPr>
    </w:p>
    <w:p w14:paraId="6B9E7C15" w14:textId="01EE2160" w:rsidR="007838B8" w:rsidRDefault="00340625" w:rsidP="002C56E9">
      <w:pPr>
        <w:tabs>
          <w:tab w:val="left" w:pos="4136"/>
        </w:tabs>
        <w:spacing w:line="480" w:lineRule="auto"/>
        <w:jc w:val="center"/>
      </w:pPr>
      <w:r>
        <w:t>Case Study of Go</w:t>
      </w:r>
      <w:bookmarkStart w:id="0" w:name="_GoBack"/>
      <w:bookmarkEnd w:id="0"/>
      <w:r>
        <w:t>Pro</w:t>
      </w:r>
    </w:p>
    <w:p w14:paraId="3A0B2A7D" w14:textId="77777777" w:rsidR="006E2EA2" w:rsidRPr="00050744" w:rsidRDefault="006E2EA2" w:rsidP="002C56E9">
      <w:pPr>
        <w:tabs>
          <w:tab w:val="left" w:pos="4136"/>
        </w:tabs>
        <w:spacing w:line="480" w:lineRule="auto"/>
        <w:jc w:val="center"/>
      </w:pPr>
      <w:r w:rsidRPr="00050744">
        <w:t>[Name of the Writer]</w:t>
      </w:r>
    </w:p>
    <w:p w14:paraId="5969D6CC" w14:textId="77777777" w:rsidR="006E2EA2" w:rsidRPr="00050744" w:rsidRDefault="006E2EA2" w:rsidP="002C56E9">
      <w:pPr>
        <w:tabs>
          <w:tab w:val="left" w:pos="4136"/>
        </w:tabs>
        <w:spacing w:line="480" w:lineRule="auto"/>
        <w:jc w:val="center"/>
      </w:pPr>
      <w:r w:rsidRPr="00050744">
        <w:t>[Name of the Institution]</w:t>
      </w:r>
    </w:p>
    <w:p w14:paraId="1BF3B7EE" w14:textId="77777777" w:rsidR="00140EAB" w:rsidRDefault="000C43D6" w:rsidP="002C56E9">
      <w:pPr>
        <w:tabs>
          <w:tab w:val="left" w:pos="4136"/>
        </w:tabs>
        <w:spacing w:line="480" w:lineRule="auto"/>
        <w:jc w:val="center"/>
      </w:pPr>
      <w:r w:rsidRPr="00050744">
        <w:br w:type="page"/>
      </w:r>
    </w:p>
    <w:p w14:paraId="70F252C7" w14:textId="51817C3E" w:rsidR="00711F62" w:rsidRDefault="002A559E" w:rsidP="002C56E9">
      <w:pPr>
        <w:tabs>
          <w:tab w:val="left" w:pos="4136"/>
        </w:tabs>
        <w:spacing w:line="480" w:lineRule="auto"/>
        <w:jc w:val="center"/>
      </w:pPr>
      <w:r>
        <w:lastRenderedPageBreak/>
        <w:t>Case Study of GoPro</w:t>
      </w:r>
    </w:p>
    <w:p w14:paraId="6F884ABC" w14:textId="373BDEE8" w:rsidR="00807FF4" w:rsidRDefault="00807FF4" w:rsidP="002C56E9">
      <w:pPr>
        <w:tabs>
          <w:tab w:val="left" w:pos="4136"/>
        </w:tabs>
        <w:spacing w:line="480" w:lineRule="auto"/>
        <w:jc w:val="center"/>
      </w:pPr>
      <w:r>
        <w:t>Executive Summ</w:t>
      </w:r>
      <w:r w:rsidR="00A17DC1">
        <w:t>a</w:t>
      </w:r>
      <w:r>
        <w:t>ry</w:t>
      </w:r>
    </w:p>
    <w:p w14:paraId="02107F52" w14:textId="24E4463F" w:rsidR="00E02664" w:rsidRDefault="00E02664" w:rsidP="002C56E9">
      <w:pPr>
        <w:tabs>
          <w:tab w:val="left" w:pos="4136"/>
        </w:tabs>
        <w:spacing w:line="480" w:lineRule="auto"/>
      </w:pPr>
      <w:r>
        <w:t xml:space="preserve">It is critical to indicate that </w:t>
      </w:r>
      <w:r w:rsidR="00A17DC1">
        <w:t xml:space="preserve">an </w:t>
      </w:r>
      <w:r>
        <w:t xml:space="preserve">entrepreneur needs to have </w:t>
      </w:r>
      <w:r w:rsidR="00A17DC1">
        <w:t xml:space="preserve">a </w:t>
      </w:r>
      <w:r>
        <w:t xml:space="preserve">proper understanding of their potential strengths and weaknesses to offer better practical domains for the business. This specific business perspective can better analyse through the case study of the GoPro. The main focus of this form of consideration is to discuss the managerial perspectives adopted by Woodman </w:t>
      </w:r>
      <w:r w:rsidR="007E4DE0">
        <w:t xml:space="preserve">as the entrepreneur. </w:t>
      </w:r>
      <w:r w:rsidR="000E19FF">
        <w:t xml:space="preserve">Consideration dark domains of the entrepreneurship </w:t>
      </w:r>
      <w:r w:rsidR="00A17DC1">
        <w:t>are</w:t>
      </w:r>
      <w:r w:rsidR="000E19FF">
        <w:t xml:space="preserve"> essential to evaluate the practical idea of the </w:t>
      </w:r>
      <w:r w:rsidR="002C56E9">
        <w:t>management and entrepreneurship. The perspective of strategic planning also play</w:t>
      </w:r>
      <w:r w:rsidR="00A17DC1">
        <w:t>s</w:t>
      </w:r>
      <w:r w:rsidR="002C56E9">
        <w:t xml:space="preserve"> </w:t>
      </w:r>
      <w:r w:rsidR="00A17DC1">
        <w:t xml:space="preserve">a </w:t>
      </w:r>
      <w:r w:rsidR="002C56E9">
        <w:t xml:space="preserve">critical role to successfully </w:t>
      </w:r>
      <w:proofErr w:type="spellStart"/>
      <w:r w:rsidR="002C56E9">
        <w:t>utilise</w:t>
      </w:r>
      <w:proofErr w:type="spellEnd"/>
      <w:r w:rsidR="002C56E9">
        <w:t xml:space="preserve"> the market opportunities for business enhancement</w:t>
      </w:r>
    </w:p>
    <w:p w14:paraId="72C04D7F" w14:textId="566A0263" w:rsidR="00E02664" w:rsidRDefault="00E02664" w:rsidP="002C56E9">
      <w:pPr>
        <w:tabs>
          <w:tab w:val="left" w:pos="4136"/>
        </w:tabs>
        <w:spacing w:line="480" w:lineRule="auto"/>
        <w:jc w:val="center"/>
      </w:pPr>
    </w:p>
    <w:p w14:paraId="3BEA768B" w14:textId="2CD27F86" w:rsidR="00E02664" w:rsidRDefault="00E02664" w:rsidP="002C56E9">
      <w:pPr>
        <w:tabs>
          <w:tab w:val="left" w:pos="4136"/>
        </w:tabs>
        <w:spacing w:line="480" w:lineRule="auto"/>
        <w:jc w:val="center"/>
      </w:pPr>
    </w:p>
    <w:p w14:paraId="22730708" w14:textId="31E17F18" w:rsidR="00E02664" w:rsidRDefault="00E02664" w:rsidP="002C56E9">
      <w:pPr>
        <w:tabs>
          <w:tab w:val="left" w:pos="4136"/>
        </w:tabs>
        <w:spacing w:line="480" w:lineRule="auto"/>
        <w:jc w:val="center"/>
      </w:pPr>
    </w:p>
    <w:p w14:paraId="32D5969C" w14:textId="46FF9ECF" w:rsidR="00E02664" w:rsidRDefault="00E02664" w:rsidP="002C56E9">
      <w:pPr>
        <w:tabs>
          <w:tab w:val="left" w:pos="4136"/>
        </w:tabs>
        <w:spacing w:line="480" w:lineRule="auto"/>
        <w:jc w:val="center"/>
      </w:pPr>
    </w:p>
    <w:p w14:paraId="577C579F" w14:textId="583A423B" w:rsidR="00E02664" w:rsidRDefault="00E02664" w:rsidP="002C56E9">
      <w:pPr>
        <w:tabs>
          <w:tab w:val="left" w:pos="4136"/>
        </w:tabs>
        <w:spacing w:line="480" w:lineRule="auto"/>
        <w:jc w:val="center"/>
      </w:pPr>
    </w:p>
    <w:p w14:paraId="4E0BB89C" w14:textId="32B61715" w:rsidR="00E02664" w:rsidRDefault="00E02664" w:rsidP="002C56E9">
      <w:pPr>
        <w:tabs>
          <w:tab w:val="left" w:pos="4136"/>
        </w:tabs>
        <w:spacing w:line="480" w:lineRule="auto"/>
        <w:jc w:val="center"/>
      </w:pPr>
    </w:p>
    <w:p w14:paraId="0EA05560" w14:textId="37F80810" w:rsidR="00E02664" w:rsidRDefault="00E02664" w:rsidP="002C56E9">
      <w:pPr>
        <w:tabs>
          <w:tab w:val="left" w:pos="4136"/>
        </w:tabs>
        <w:spacing w:line="480" w:lineRule="auto"/>
        <w:jc w:val="center"/>
      </w:pPr>
    </w:p>
    <w:p w14:paraId="415A0C87" w14:textId="369F7228" w:rsidR="00E02664" w:rsidRDefault="00E02664" w:rsidP="002C56E9">
      <w:pPr>
        <w:tabs>
          <w:tab w:val="left" w:pos="4136"/>
        </w:tabs>
        <w:spacing w:line="480" w:lineRule="auto"/>
        <w:jc w:val="center"/>
      </w:pPr>
    </w:p>
    <w:p w14:paraId="1DEB3D94" w14:textId="64A61075" w:rsidR="00E02664" w:rsidRDefault="00E02664" w:rsidP="002C56E9">
      <w:pPr>
        <w:tabs>
          <w:tab w:val="left" w:pos="4136"/>
        </w:tabs>
        <w:spacing w:line="480" w:lineRule="auto"/>
        <w:jc w:val="center"/>
      </w:pPr>
    </w:p>
    <w:p w14:paraId="51D25376" w14:textId="0CD8B27B" w:rsidR="00E02664" w:rsidRDefault="00E02664" w:rsidP="002C56E9">
      <w:pPr>
        <w:tabs>
          <w:tab w:val="left" w:pos="4136"/>
        </w:tabs>
        <w:spacing w:line="480" w:lineRule="auto"/>
        <w:jc w:val="center"/>
      </w:pPr>
    </w:p>
    <w:p w14:paraId="7043DFA3" w14:textId="76E770F0" w:rsidR="00E02664" w:rsidRDefault="00E02664" w:rsidP="002C56E9">
      <w:pPr>
        <w:tabs>
          <w:tab w:val="left" w:pos="4136"/>
        </w:tabs>
        <w:spacing w:line="480" w:lineRule="auto"/>
        <w:jc w:val="center"/>
      </w:pPr>
    </w:p>
    <w:p w14:paraId="27E4A9CA" w14:textId="0A5274F1" w:rsidR="00E02664" w:rsidRDefault="00E02664" w:rsidP="002C56E9">
      <w:pPr>
        <w:tabs>
          <w:tab w:val="left" w:pos="4136"/>
        </w:tabs>
        <w:spacing w:line="480" w:lineRule="auto"/>
        <w:jc w:val="center"/>
      </w:pPr>
    </w:p>
    <w:p w14:paraId="185CEAC4" w14:textId="3FA710EF" w:rsidR="00E02664" w:rsidRDefault="00E02664" w:rsidP="002C56E9">
      <w:pPr>
        <w:tabs>
          <w:tab w:val="left" w:pos="4136"/>
        </w:tabs>
        <w:spacing w:line="480" w:lineRule="auto"/>
        <w:jc w:val="center"/>
      </w:pPr>
    </w:p>
    <w:p w14:paraId="6E53E8AD" w14:textId="77777777" w:rsidR="002C56E9" w:rsidRDefault="002C56E9" w:rsidP="002C56E9">
      <w:pPr>
        <w:tabs>
          <w:tab w:val="left" w:pos="4136"/>
        </w:tabs>
        <w:spacing w:line="480" w:lineRule="auto"/>
      </w:pPr>
    </w:p>
    <w:p w14:paraId="0B80E4D9" w14:textId="0CDBFBB4" w:rsidR="00807FF4" w:rsidRDefault="00807FF4" w:rsidP="002C56E9">
      <w:pPr>
        <w:tabs>
          <w:tab w:val="left" w:pos="4136"/>
        </w:tabs>
        <w:spacing w:line="480" w:lineRule="auto"/>
        <w:jc w:val="center"/>
      </w:pPr>
      <w:r>
        <w:t>Case Study of GoPro</w:t>
      </w:r>
    </w:p>
    <w:p w14:paraId="2BE553A6" w14:textId="2B662D97" w:rsidR="00140EAB" w:rsidRDefault="00140EAB" w:rsidP="002C56E9">
      <w:pPr>
        <w:tabs>
          <w:tab w:val="left" w:pos="4136"/>
        </w:tabs>
        <w:spacing w:line="480" w:lineRule="auto"/>
        <w:rPr>
          <w:b/>
          <w:i/>
        </w:rPr>
      </w:pPr>
      <w:r w:rsidRPr="00140EAB">
        <w:rPr>
          <w:b/>
          <w:i/>
        </w:rPr>
        <w:t>Introduction</w:t>
      </w:r>
    </w:p>
    <w:p w14:paraId="09EFB940" w14:textId="3A14E208" w:rsidR="00931A90" w:rsidRPr="00E2478C" w:rsidRDefault="00365900" w:rsidP="002C56E9">
      <w:pPr>
        <w:tabs>
          <w:tab w:val="left" w:pos="567"/>
        </w:tabs>
        <w:spacing w:line="480" w:lineRule="auto"/>
      </w:pPr>
      <w:r>
        <w:tab/>
      </w:r>
      <w:r w:rsidR="00931A90" w:rsidRPr="00E2478C">
        <w:t>The success of business comprised o</w:t>
      </w:r>
      <w:r w:rsidR="00A17DC1">
        <w:t>f</w:t>
      </w:r>
      <w:r w:rsidR="00931A90" w:rsidRPr="00E2478C">
        <w:t xml:space="preserve"> basic perspectives of entrepreneurship and strategic management. It is critical to align the approach of entrepreneurship to all the different aligned business strategies to ensure the success of </w:t>
      </w:r>
      <w:r w:rsidR="00A17DC1">
        <w:t xml:space="preserve">the </w:t>
      </w:r>
      <w:r w:rsidR="00931A90" w:rsidRPr="00E2478C">
        <w:t xml:space="preserve">business. The main idea of entrepreneurship is linked with the proper exploration of </w:t>
      </w:r>
      <w:r w:rsidR="00A17DC1">
        <w:t xml:space="preserve">the </w:t>
      </w:r>
      <w:r w:rsidR="00931A90" w:rsidRPr="00E2478C">
        <w:t xml:space="preserve">dark side of this particular perspective. It is vital to assess different managerial aspects </w:t>
      </w:r>
      <w:r w:rsidR="00E2478C" w:rsidRPr="00E2478C">
        <w:t xml:space="preserve">through the case study of GoPro to identify the potential opportunities and challenges for the company. Here the main focus is to critically discuss the concepts of entrepreneurship and strategic management in the context of GoPro. </w:t>
      </w:r>
    </w:p>
    <w:p w14:paraId="1592BDE3" w14:textId="17F57BC9" w:rsidR="00711F62" w:rsidRDefault="00E24C76" w:rsidP="002C56E9">
      <w:pPr>
        <w:tabs>
          <w:tab w:val="left" w:pos="4136"/>
        </w:tabs>
        <w:spacing w:line="480" w:lineRule="auto"/>
        <w:rPr>
          <w:b/>
          <w:i/>
        </w:rPr>
      </w:pPr>
      <w:r>
        <w:rPr>
          <w:b/>
          <w:i/>
        </w:rPr>
        <w:t>Part A: Entre</w:t>
      </w:r>
      <w:r w:rsidR="000C17F6">
        <w:rPr>
          <w:b/>
          <w:i/>
        </w:rPr>
        <w:t>preneurship</w:t>
      </w:r>
    </w:p>
    <w:p w14:paraId="352979EC" w14:textId="54772CEA" w:rsidR="000C17F6" w:rsidRDefault="000C17F6" w:rsidP="002C56E9">
      <w:pPr>
        <w:spacing w:line="480" w:lineRule="auto"/>
        <w:rPr>
          <w:i/>
        </w:rPr>
      </w:pPr>
      <w:r w:rsidRPr="000C17F6">
        <w:rPr>
          <w:i/>
        </w:rPr>
        <w:t>Response to Question 1</w:t>
      </w:r>
    </w:p>
    <w:p w14:paraId="7B02E0B3" w14:textId="6692F3AF" w:rsidR="000C17F6" w:rsidRDefault="000C17F6" w:rsidP="002C56E9">
      <w:pPr>
        <w:spacing w:line="480" w:lineRule="auto"/>
      </w:pPr>
      <w:r>
        <w:rPr>
          <w:i/>
        </w:rPr>
        <w:tab/>
      </w:r>
      <w:r w:rsidR="00321EC7" w:rsidRPr="00321EC7">
        <w:t xml:space="preserve">Entrepreneurship is one complex business complex </w:t>
      </w:r>
      <w:r w:rsidR="00321EC7">
        <w:t>that is associated with different forms of consideration</w:t>
      </w:r>
      <w:r w:rsidR="00C94FA1">
        <w:t xml:space="preserve">s. The main idea of entrepreneurship involves </w:t>
      </w:r>
      <w:r w:rsidR="00B86C25">
        <w:t xml:space="preserve">the </w:t>
      </w:r>
      <w:r w:rsidR="00C94FA1">
        <w:t xml:space="preserve">adoption of proactive roles to gain benefits from </w:t>
      </w:r>
      <w:r w:rsidR="009903DE">
        <w:t xml:space="preserve">different business opportunities. </w:t>
      </w:r>
      <w:r w:rsidR="0013292A">
        <w:t xml:space="preserve">The idea of entrepreneurship is defined as the </w:t>
      </w:r>
      <w:proofErr w:type="spellStart"/>
      <w:r w:rsidR="0013292A">
        <w:t>utilisation</w:t>
      </w:r>
      <w:proofErr w:type="spellEnd"/>
      <w:r w:rsidR="0013292A">
        <w:t xml:space="preserve"> of </w:t>
      </w:r>
      <w:r w:rsidR="00257AB6">
        <w:t xml:space="preserve">overall capacity to properly develop, </w:t>
      </w:r>
      <w:proofErr w:type="spellStart"/>
      <w:r w:rsidR="00257AB6">
        <w:t>organise</w:t>
      </w:r>
      <w:proofErr w:type="spellEnd"/>
      <w:r w:rsidR="00257AB6">
        <w:t xml:space="preserve">, and manage different forms of business risks to achieve the ultimate objective </w:t>
      </w:r>
      <w:r w:rsidR="002036EF">
        <w:t xml:space="preserve">of profit </w:t>
      </w:r>
      <w:proofErr w:type="spellStart"/>
      <w:r w:rsidR="002036EF">
        <w:t>maximisat</w:t>
      </w:r>
      <w:r w:rsidR="00B86C25">
        <w:t>i</w:t>
      </w:r>
      <w:r w:rsidR="002036EF">
        <w:t>on</w:t>
      </w:r>
      <w:proofErr w:type="spellEnd"/>
      <w:r w:rsidR="002036EF">
        <w:t xml:space="preserve">. </w:t>
      </w:r>
      <w:r w:rsidR="00461295">
        <w:t xml:space="preserve">It is worthy to mention that there are various </w:t>
      </w:r>
      <w:r w:rsidR="007C7AD7">
        <w:t xml:space="preserve">complex aspects related to the practical implication of the main domain of entrepreneurship. </w:t>
      </w:r>
      <w:r w:rsidR="00501142">
        <w:t>The</w:t>
      </w:r>
      <w:r w:rsidR="0053233F">
        <w:t xml:space="preserve"> role of Nick Woodman as </w:t>
      </w:r>
      <w:r w:rsidR="00B86C25">
        <w:t xml:space="preserve">an </w:t>
      </w:r>
      <w:r w:rsidR="0053233F">
        <w:t>entrepreneur of the business of Go Prop is one signif</w:t>
      </w:r>
      <w:r w:rsidR="00B86C25">
        <w:t>i</w:t>
      </w:r>
      <w:r w:rsidR="0053233F">
        <w:t xml:space="preserve">cant example to critically explore different risks or dark sides involves in case of </w:t>
      </w:r>
      <w:r w:rsidR="00B86C25">
        <w:t xml:space="preserve">the </w:t>
      </w:r>
      <w:r w:rsidR="0053233F">
        <w:t>idea of entrepreneurship</w:t>
      </w:r>
      <w:r w:rsidR="006B1D63">
        <w:t xml:space="preserve"> </w:t>
      </w:r>
      <w:r w:rsidR="001809A3">
        <w:fldChar w:fldCharType="begin"/>
      </w:r>
      <w:r w:rsidR="001809A3">
        <w:instrText xml:space="preserve"> ADDIN ZOTERO_ITEM CSL_CITATION {"citationID":"BG1IEYUv","properties":{"formattedCitation":"(Vannini and Stewart, 2017)","plainCitation":"(Vannini and Stewart, 2017)","noteIndex":0},"citationItems":[{"id":892,"uris":["http://zotero.org/users/local/7Hi3kAOD/items/DHTCPR2U"],"uri":["http://zotero.org/users/local/7Hi3kAOD/items/DHTCPR2U"],"itemData":{"id":892,"type":"article-journal","title":"The GoPro gaze","container-title":"cultural geographies","page":"149-155","volume":"24","issue":"1","author":[{"family":"Vannini","given":"Phillip"},{"family":"Stewart","given":"Lindsay M."}],"issued":{"date-parts":[["2017"]]}}}],"schema":"https://github.com/citation-style-language/schema/raw/master/csl-citation.json"} </w:instrText>
      </w:r>
      <w:r w:rsidR="001809A3">
        <w:fldChar w:fldCharType="separate"/>
      </w:r>
      <w:r w:rsidR="001809A3" w:rsidRPr="001809A3">
        <w:t>(Vannini and Stewart, 2017</w:t>
      </w:r>
      <w:r w:rsidR="001809A3">
        <w:t>, p. 150</w:t>
      </w:r>
      <w:r w:rsidR="001809A3" w:rsidRPr="001809A3">
        <w:t>)</w:t>
      </w:r>
      <w:r w:rsidR="001809A3">
        <w:fldChar w:fldCharType="end"/>
      </w:r>
      <w:r w:rsidR="0053233F">
        <w:t>.</w:t>
      </w:r>
      <w:r w:rsidR="0022212D">
        <w:t xml:space="preserve"> </w:t>
      </w:r>
      <w:r w:rsidR="005B5834">
        <w:t xml:space="preserve">There is </w:t>
      </w:r>
      <w:r w:rsidR="00B86C25">
        <w:t xml:space="preserve">the </w:t>
      </w:r>
      <w:r w:rsidR="005B5834">
        <w:t xml:space="preserve">existence of different traits of </w:t>
      </w:r>
      <w:r w:rsidR="00B86C25">
        <w:t xml:space="preserve">the </w:t>
      </w:r>
      <w:r w:rsidR="005B5834">
        <w:t xml:space="preserve">broad concept of entrepreneurship </w:t>
      </w:r>
      <w:r w:rsidR="001B5530">
        <w:t>that are reflect</w:t>
      </w:r>
      <w:r w:rsidR="00B86C25">
        <w:t>ed</w:t>
      </w:r>
      <w:r w:rsidR="001B5530">
        <w:t xml:space="preserve"> as the dark side of this particular business concept. </w:t>
      </w:r>
      <w:r w:rsidR="002401B2">
        <w:t xml:space="preserve">Consideration of physical risk of the idea of entrepreneurship is essential to </w:t>
      </w:r>
      <w:r w:rsidR="00D37D0C">
        <w:lastRenderedPageBreak/>
        <w:t xml:space="preserve">attain better business outcomes. The failed strategies adopted by Woodman as </w:t>
      </w:r>
      <w:r w:rsidR="00B86C25">
        <w:t xml:space="preserve">an </w:t>
      </w:r>
      <w:r w:rsidR="00D37D0C">
        <w:t>entrepreneur are signif</w:t>
      </w:r>
      <w:r w:rsidR="00B86C25">
        <w:t>i</w:t>
      </w:r>
      <w:r w:rsidR="00D37D0C">
        <w:t xml:space="preserve">cant examples to discuss the broader perspective of </w:t>
      </w:r>
      <w:r w:rsidR="00DC0C12">
        <w:t xml:space="preserve">dark approach linked with the idea of entrepreneurship. </w:t>
      </w:r>
    </w:p>
    <w:p w14:paraId="6AF16E27" w14:textId="1836F691" w:rsidR="00CD66B2" w:rsidRDefault="00CD66B2" w:rsidP="002C56E9">
      <w:pPr>
        <w:spacing w:line="480" w:lineRule="auto"/>
      </w:pPr>
      <w:r>
        <w:tab/>
      </w:r>
      <w:r w:rsidR="00046B73">
        <w:t xml:space="preserve">Exploration of </w:t>
      </w:r>
      <w:r w:rsidR="00B86C25">
        <w:t xml:space="preserve">the </w:t>
      </w:r>
      <w:r w:rsidR="00032705">
        <w:t xml:space="preserve">dark side of entrepreneurship is possible by considering the personality traits of individual work as the entrepreneur. </w:t>
      </w:r>
      <w:r w:rsidR="00052FF2">
        <w:t xml:space="preserve">Non-serious work attitude leads to further serious concerns </w:t>
      </w:r>
      <w:r w:rsidR="003D68B8">
        <w:t xml:space="preserve">referring to the risk of failure of the business. Ineffective measurement of business is </w:t>
      </w:r>
      <w:r w:rsidR="00B86C25">
        <w:t xml:space="preserve">a </w:t>
      </w:r>
      <w:r w:rsidR="003D68B8">
        <w:t xml:space="preserve">key attribute </w:t>
      </w:r>
      <w:r w:rsidR="003947A6">
        <w:t xml:space="preserve">linked with the dark side of the approach of entrepreneurship. </w:t>
      </w:r>
      <w:r w:rsidR="00B86C25">
        <w:t>The d</w:t>
      </w:r>
      <w:r w:rsidR="00EB7F4D">
        <w:t xml:space="preserve">ysfunctional </w:t>
      </w:r>
      <w:r w:rsidR="00A10FD6">
        <w:t xml:space="preserve">approach of entrepreneurship also characterised as the major reason to failure of individual as successful entrepreneurship. </w:t>
      </w:r>
      <w:r w:rsidR="008554B9">
        <w:t>Three main att</w:t>
      </w:r>
      <w:r w:rsidR="00B86C25">
        <w:t>r</w:t>
      </w:r>
      <w:r w:rsidR="008554B9">
        <w:t xml:space="preserve">ibutes in the form of </w:t>
      </w:r>
      <w:r w:rsidR="00B86C25">
        <w:t xml:space="preserve">the </w:t>
      </w:r>
      <w:r w:rsidR="008554B9">
        <w:t>dark side of entrepreneurship can better assess in the forms of desire for applaus</w:t>
      </w:r>
      <w:r w:rsidR="00B86C25">
        <w:t>e</w:t>
      </w:r>
      <w:r w:rsidR="008554B9">
        <w:t xml:space="preserve">, </w:t>
      </w:r>
      <w:r w:rsidR="00B86C25">
        <w:t xml:space="preserve">a </w:t>
      </w:r>
      <w:r w:rsidR="008554B9">
        <w:t xml:space="preserve">sense of distrust, and the need for control. </w:t>
      </w:r>
      <w:r w:rsidR="002318D0">
        <w:t xml:space="preserve">The characteristic of </w:t>
      </w:r>
      <w:r w:rsidR="00B86C25">
        <w:t xml:space="preserve">the </w:t>
      </w:r>
      <w:r w:rsidR="002318D0">
        <w:t xml:space="preserve">need </w:t>
      </w:r>
      <w:r w:rsidR="00B86C25">
        <w:t>for</w:t>
      </w:r>
      <w:r w:rsidR="002318D0">
        <w:t xml:space="preserve"> control </w:t>
      </w:r>
      <w:r w:rsidR="00B86C25">
        <w:t>is</w:t>
      </w:r>
      <w:r w:rsidR="002318D0">
        <w:t xml:space="preserve"> examined as the dominating behaviour of </w:t>
      </w:r>
      <w:r w:rsidR="00B86C25">
        <w:t xml:space="preserve">an </w:t>
      </w:r>
      <w:r w:rsidR="0081390B">
        <w:t xml:space="preserve">entrepreneur who is not ready to show </w:t>
      </w:r>
      <w:r w:rsidR="00B86C25">
        <w:t xml:space="preserve">a </w:t>
      </w:r>
      <w:r w:rsidR="0081390B">
        <w:t>flexible form of action.</w:t>
      </w:r>
      <w:r w:rsidR="00F76F38">
        <w:t xml:space="preserve"> </w:t>
      </w:r>
      <w:r w:rsidR="003151DE">
        <w:t>Sense of distrust is another major characteristic that explicitly indicate</w:t>
      </w:r>
      <w:r w:rsidR="0034772C">
        <w:t>s</w:t>
      </w:r>
      <w:r w:rsidR="003151DE">
        <w:t xml:space="preserve"> the dark side of the concept of entrepreneurship. </w:t>
      </w:r>
      <w:r w:rsidR="00AE2746">
        <w:t xml:space="preserve">This specific perspective </w:t>
      </w:r>
      <w:r w:rsidR="0067787F">
        <w:t>indicates</w:t>
      </w:r>
      <w:r w:rsidR="00AE2746">
        <w:t xml:space="preserve"> about the fear of entrepreneurs that makes them extra conscious about the anticipated disasters</w:t>
      </w:r>
      <w:r w:rsidR="0067787F">
        <w:t xml:space="preserve">. This form of consideration compels entrepreneurs to regularly scan the environment to get </w:t>
      </w:r>
      <w:r w:rsidR="00266817">
        <w:t>proactive information about any form of business risk</w:t>
      </w:r>
      <w:r w:rsidR="0024202B">
        <w:t xml:space="preserve"> </w:t>
      </w:r>
      <w:r w:rsidR="0024202B">
        <w:fldChar w:fldCharType="begin"/>
      </w:r>
      <w:r w:rsidR="00A20EB9">
        <w:instrText xml:space="preserve"> ADDIN ZOTERO_ITEM CSL_CITATION {"citationID":"AKqqIWkz","properties":{"formattedCitation":"(Beaver and Jennings, 2005)","plainCitation":"(Beaver and Jennings, 2005)","noteIndex":0},"citationItems":[{"id":893,"uris":["http://zotero.org/users/local/7Hi3kAOD/items/PRCYDTD9"],"uri":["http://zotero.org/users/local/7Hi3kAOD/items/PRCYDTD9"],"itemData":{"id":893,"type":"article-journal","title":"Competitive advantage and entrepreneurial power: The dark side of entrepreneurship","container-title":"Journal of small business and enterprise development","page":"9-23","volume":"12","issue":"1","author":[{"family":"Beaver","given":"Graham"},{"family":"Jennings","given":"Peter"}],"issued":{"date-parts":[["2005"]]}}}],"schema":"https://github.com/citation-style-language/schema/raw/master/csl-citation.json"} </w:instrText>
      </w:r>
      <w:r w:rsidR="0024202B">
        <w:fldChar w:fldCharType="separate"/>
      </w:r>
      <w:r w:rsidR="00A20EB9" w:rsidRPr="00A20EB9">
        <w:t>(Beaver and Jennings, 2005</w:t>
      </w:r>
      <w:r w:rsidR="009D2E0C">
        <w:t>, p. 15</w:t>
      </w:r>
      <w:r w:rsidR="00A20EB9" w:rsidRPr="00A20EB9">
        <w:t>)</w:t>
      </w:r>
      <w:r w:rsidR="0024202B">
        <w:fldChar w:fldCharType="end"/>
      </w:r>
      <w:r w:rsidR="009D2E0C">
        <w:t>.</w:t>
      </w:r>
      <w:r w:rsidR="00266817">
        <w:t xml:space="preserve"> </w:t>
      </w:r>
      <w:r w:rsidR="00A63CBD">
        <w:t xml:space="preserve">This particular problematic attribute can better understand through the example of </w:t>
      </w:r>
      <w:r w:rsidR="0034772C">
        <w:t xml:space="preserve">the </w:t>
      </w:r>
      <w:r w:rsidR="00A63CBD">
        <w:t xml:space="preserve">entrepreneur role of Nick Woodman who invest four years to assess the actual effectiveness of </w:t>
      </w:r>
      <w:r w:rsidR="0034772C">
        <w:t xml:space="preserve">the </w:t>
      </w:r>
      <w:r w:rsidR="00A63CBD">
        <w:t>innovative product.</w:t>
      </w:r>
      <w:r w:rsidR="000B15AB">
        <w:t xml:space="preserve"> </w:t>
      </w:r>
      <w:r w:rsidR="0034772C">
        <w:t>The d</w:t>
      </w:r>
      <w:r w:rsidR="00E82BCE">
        <w:t xml:space="preserve">esire for applause is established as another </w:t>
      </w:r>
      <w:r w:rsidR="00B621AF">
        <w:t xml:space="preserve">crucial aspect linked with the dark side of entrepreneurship. </w:t>
      </w:r>
      <w:r w:rsidR="00E75D32">
        <w:t xml:space="preserve">This specific phenomenon is established as the </w:t>
      </w:r>
      <w:r w:rsidR="00083E5F">
        <w:t xml:space="preserve">power of entrepreneur to prove wrong concepts as </w:t>
      </w:r>
      <w:r w:rsidR="0034772C">
        <w:t xml:space="preserve">the </w:t>
      </w:r>
      <w:r w:rsidR="00083E5F">
        <w:t xml:space="preserve">right to </w:t>
      </w:r>
      <w:r w:rsidR="00DE4F5C">
        <w:t xml:space="preserve">ensure their power and prestige in the business market. </w:t>
      </w:r>
    </w:p>
    <w:p w14:paraId="68A9CF8E" w14:textId="77777777" w:rsidR="002C56E9" w:rsidRDefault="002C56E9" w:rsidP="002C56E9">
      <w:pPr>
        <w:spacing w:line="480" w:lineRule="auto"/>
        <w:rPr>
          <w:i/>
        </w:rPr>
      </w:pPr>
    </w:p>
    <w:p w14:paraId="06B766EF" w14:textId="77777777" w:rsidR="002C56E9" w:rsidRDefault="002C56E9" w:rsidP="002C56E9">
      <w:pPr>
        <w:spacing w:line="480" w:lineRule="auto"/>
        <w:rPr>
          <w:i/>
        </w:rPr>
      </w:pPr>
    </w:p>
    <w:p w14:paraId="01300ACE" w14:textId="558C697B" w:rsidR="007740EC" w:rsidRDefault="00081A74" w:rsidP="002C56E9">
      <w:pPr>
        <w:spacing w:line="480" w:lineRule="auto"/>
        <w:rPr>
          <w:i/>
        </w:rPr>
      </w:pPr>
      <w:r w:rsidRPr="00081A74">
        <w:rPr>
          <w:i/>
        </w:rPr>
        <w:t>Response to Question 2</w:t>
      </w:r>
    </w:p>
    <w:p w14:paraId="61F21FB4" w14:textId="5F4C7018" w:rsidR="00C00495" w:rsidRDefault="00C00495" w:rsidP="002C56E9">
      <w:pPr>
        <w:spacing w:line="480" w:lineRule="auto"/>
      </w:pPr>
      <w:r w:rsidRPr="00A4421B">
        <w:tab/>
      </w:r>
      <w:r w:rsidR="00004723" w:rsidRPr="00A4421B">
        <w:t xml:space="preserve">The broad idea of entrepreneurship </w:t>
      </w:r>
      <w:r w:rsidR="00A4421B">
        <w:t xml:space="preserve">is critically explained by Peter Drucker in the form of </w:t>
      </w:r>
      <w:r w:rsidR="0034772C">
        <w:t xml:space="preserve">a </w:t>
      </w:r>
      <w:r w:rsidR="00A4421B">
        <w:t>prevailing connection between innovation and entrepreneurship. The researcher come</w:t>
      </w:r>
      <w:r w:rsidR="0034772C">
        <w:t>s</w:t>
      </w:r>
      <w:r w:rsidR="00A4421B">
        <w:t xml:space="preserve"> up with the </w:t>
      </w:r>
      <w:r w:rsidR="00937FD6">
        <w:t xml:space="preserve">main idea that the practice of entrepreneurship is not some inherited rather it involves learning capacities to achieve targets of entrepreneurship. </w:t>
      </w:r>
      <w:r w:rsidR="00C25DF6">
        <w:t xml:space="preserve">The practice of entrepreneurship is established </w:t>
      </w:r>
      <w:r w:rsidR="00DA494E">
        <w:t>as the discipline that can be effectively learned by adopting specific strategies relevant to the main idea of entrepreneurship</w:t>
      </w:r>
      <w:r w:rsidR="00055D84">
        <w:t xml:space="preserve"> </w:t>
      </w:r>
      <w:r w:rsidR="00055D84">
        <w:fldChar w:fldCharType="begin"/>
      </w:r>
      <w:r w:rsidR="000E18E2">
        <w:instrText xml:space="preserve"> ADDIN ZOTERO_ITEM CSL_CITATION {"citationID":"Hah0fSdU","properties":{"formattedCitation":"(Baum and Locke, 2004)","plainCitation":"(Baum and Locke, 2004)","dontUpdate":true,"noteIndex":0},"citationItems":[{"id":895,"uris":["http://zotero.org/users/local/7Hi3kAOD/items/B5FGIGLQ"],"uri":["http://zotero.org/users/local/7Hi3kAOD/items/B5FGIGLQ"],"itemData":{"id":895,"type":"article-journal","title":"The relationship of entrepreneurial traits, skill, and motivation to subsequent venture growth.","container-title":"Journal of applied psychology","page":"587","volume":"89","issue":"4","author":[{"family":"Baum","given":"J. Robert"},{"family":"Locke","given":"Edwin A."}],"issued":{"date-parts":[["2004"]]}}}],"schema":"https://github.com/citation-style-language/schema/raw/master/csl-citation.json"} </w:instrText>
      </w:r>
      <w:r w:rsidR="00055D84">
        <w:fldChar w:fldCharType="separate"/>
      </w:r>
      <w:r w:rsidR="00020CD3" w:rsidRPr="00020CD3">
        <w:t>(Baum and Locke, 2004</w:t>
      </w:r>
      <w:r w:rsidR="00020CD3">
        <w:t>, p. 589</w:t>
      </w:r>
      <w:r w:rsidR="00020CD3" w:rsidRPr="00020CD3">
        <w:t>)</w:t>
      </w:r>
      <w:r w:rsidR="00055D84">
        <w:fldChar w:fldCharType="end"/>
      </w:r>
      <w:r w:rsidR="00DA494E">
        <w:t xml:space="preserve">. </w:t>
      </w:r>
      <w:r w:rsidR="005E152F">
        <w:t xml:space="preserve">Today, it is debatable concern to establish whether entrepreneurship is an art of science and how effectively it can learn as the crucial discipline. </w:t>
      </w:r>
      <w:r w:rsidR="00E2468E">
        <w:t xml:space="preserve">The combination of innovation and </w:t>
      </w:r>
      <w:r w:rsidR="002A562B">
        <w:t xml:space="preserve">entrepreneurship is one crucial domain to discuss the effectiveness of </w:t>
      </w:r>
      <w:r w:rsidR="0034772C">
        <w:t xml:space="preserve">the </w:t>
      </w:r>
      <w:r w:rsidR="002A562B">
        <w:t xml:space="preserve">claim of Peter Drucker. </w:t>
      </w:r>
    </w:p>
    <w:p w14:paraId="4D471D6F" w14:textId="3B6AD8A3" w:rsidR="005A707D" w:rsidRDefault="005A707D" w:rsidP="002C56E9">
      <w:pPr>
        <w:spacing w:line="480" w:lineRule="auto"/>
      </w:pPr>
      <w:r>
        <w:tab/>
        <w:t xml:space="preserve">It is significant to evaluate the effectiveness of the </w:t>
      </w:r>
      <w:r w:rsidR="00C304F1">
        <w:t xml:space="preserve">statement of Peter Drucker about entrepreneurship through the case study of GoPro. </w:t>
      </w:r>
      <w:r w:rsidR="00260365">
        <w:t xml:space="preserve">It is observed that there </w:t>
      </w:r>
      <w:r w:rsidR="0034772C">
        <w:t>is</w:t>
      </w:r>
      <w:r w:rsidR="00260365">
        <w:t xml:space="preserve"> some evidence in the case study </w:t>
      </w:r>
      <w:r w:rsidR="00E039C2">
        <w:t xml:space="preserve">of GoPro that </w:t>
      </w:r>
      <w:r w:rsidR="00E84405">
        <w:t>support</w:t>
      </w:r>
      <w:r w:rsidR="00AC2A47">
        <w:t xml:space="preserve"> this idea that </w:t>
      </w:r>
      <w:r w:rsidR="0034772C">
        <w:t xml:space="preserve">the </w:t>
      </w:r>
      <w:r w:rsidR="00AC2A47">
        <w:t>prospec</w:t>
      </w:r>
      <w:r w:rsidR="00557B76">
        <w:t xml:space="preserve">t of entrepreneurship </w:t>
      </w:r>
      <w:r w:rsidR="00AA72F5">
        <w:t>has</w:t>
      </w:r>
      <w:r w:rsidR="00557B76">
        <w:t xml:space="preserve"> no concern with the specific values on </w:t>
      </w:r>
      <w:r w:rsidR="00A80AB0">
        <w:t xml:space="preserve">an </w:t>
      </w:r>
      <w:r w:rsidR="00557B76">
        <w:t xml:space="preserve">individual as the entrepreneur. </w:t>
      </w:r>
      <w:r w:rsidR="00AC2A47">
        <w:t xml:space="preserve"> </w:t>
      </w:r>
      <w:r w:rsidR="00AA72F5">
        <w:t xml:space="preserve">The main focus of the case study is to critically discuss the specific characteristics of Nick Woodman that influence his approach of entrepreneurship </w:t>
      </w:r>
      <w:r w:rsidR="000A714A">
        <w:t xml:space="preserve">and adopting new business ideas. </w:t>
      </w:r>
      <w:r w:rsidR="00DA60B8">
        <w:t xml:space="preserve">Personal values and characteristics of Woodman are the focus perspective of </w:t>
      </w:r>
      <w:r w:rsidR="007A1E17">
        <w:t>considerations</w:t>
      </w:r>
      <w:r w:rsidR="007F2CE9">
        <w:t xml:space="preserve">. </w:t>
      </w:r>
      <w:r w:rsidR="007A1E17">
        <w:t xml:space="preserve">It is important to mention that the main idea of specific attributes of entrepreneurship </w:t>
      </w:r>
      <w:r w:rsidR="00A80AB0">
        <w:t>is</w:t>
      </w:r>
      <w:r w:rsidR="007A1E17">
        <w:t xml:space="preserve"> linked with the </w:t>
      </w:r>
      <w:r w:rsidR="00FB1053">
        <w:t xml:space="preserve">claim that different business strategies can further learn through the approach of innovation. </w:t>
      </w:r>
      <w:r w:rsidR="00B56D7C">
        <w:t xml:space="preserve">The broad idea of entrepreneurship presented by Drucker is linked with the </w:t>
      </w:r>
      <w:r w:rsidR="008A76EF">
        <w:t>idea that it is important for the entrepreneurship to change themselves to handle the aspects of change and uncertainty</w:t>
      </w:r>
      <w:r w:rsidR="00CE292D">
        <w:t xml:space="preserve"> </w:t>
      </w:r>
      <w:r w:rsidR="00CE292D">
        <w:fldChar w:fldCharType="begin"/>
      </w:r>
      <w:r w:rsidR="00CE292D">
        <w:instrText xml:space="preserve"> ADDIN ZOTERO_ITEM CSL_CITATION {"citationID":"d6aYe0x4","properties":{"formattedCitation":"(Drucker, 2014)","plainCitation":"(Drucker, 2014)","noteIndex":0},"citationItems":[{"id":894,"uris":["http://zotero.org/users/local/7Hi3kAOD/items/EJ4B7Z6X"],"uri":["http://zotero.org/users/local/7Hi3kAOD/items/EJ4B7Z6X"],"itemData":{"id":894,"type":"book","title":"Innovation and Entrepreneurship","publisher":"Taylor &amp; Francis","URL":"https://books.google.com.pk/books?id=NyqDBAAAQBAJ","ISBN":"978-1-317-60136-4","author":[{"family":"Drucker","given":"P."}],"issued":{"date-parts":[["2014"]]}}}],"schema":"https://github.com/citation-style-language/schema/raw/master/csl-citation.json"} </w:instrText>
      </w:r>
      <w:r w:rsidR="00CE292D">
        <w:fldChar w:fldCharType="separate"/>
      </w:r>
      <w:r w:rsidR="00CE292D" w:rsidRPr="00CE292D">
        <w:t xml:space="preserve">(Drucker, </w:t>
      </w:r>
      <w:r w:rsidR="00CE292D" w:rsidRPr="00CE292D">
        <w:lastRenderedPageBreak/>
        <w:t>2014</w:t>
      </w:r>
      <w:r w:rsidR="00CE292D">
        <w:t>, p. 26</w:t>
      </w:r>
      <w:r w:rsidR="00CE292D" w:rsidRPr="00CE292D">
        <w:t>)</w:t>
      </w:r>
      <w:r w:rsidR="00CE292D">
        <w:fldChar w:fldCharType="end"/>
      </w:r>
      <w:r w:rsidR="00CE292D">
        <w:t>.</w:t>
      </w:r>
      <w:r w:rsidR="008A76EF">
        <w:t xml:space="preserve"> </w:t>
      </w:r>
      <w:r w:rsidR="005A0934">
        <w:t xml:space="preserve">The </w:t>
      </w:r>
      <w:r w:rsidR="00E04FB2">
        <w:t>innovation-oriented</w:t>
      </w:r>
      <w:r w:rsidR="005A0934">
        <w:t xml:space="preserve"> idea of entrepreneurship involves perspectives of </w:t>
      </w:r>
      <w:r w:rsidR="00160CBA">
        <w:t xml:space="preserve">different forms of business risks and how they can be overcome through the proper strategic domain. </w:t>
      </w:r>
    </w:p>
    <w:p w14:paraId="0D05C5A7" w14:textId="37347EC8" w:rsidR="00677D28" w:rsidRPr="00A456CA" w:rsidRDefault="00677D28" w:rsidP="002C56E9">
      <w:pPr>
        <w:spacing w:line="480" w:lineRule="auto"/>
        <w:rPr>
          <w:b/>
          <w:i/>
        </w:rPr>
      </w:pPr>
      <w:r w:rsidRPr="00A456CA">
        <w:rPr>
          <w:b/>
          <w:i/>
        </w:rPr>
        <w:t xml:space="preserve">Part B: </w:t>
      </w:r>
      <w:r w:rsidR="00A456CA" w:rsidRPr="00A456CA">
        <w:rPr>
          <w:b/>
          <w:i/>
        </w:rPr>
        <w:t>Marketing and Strategic Planning</w:t>
      </w:r>
    </w:p>
    <w:p w14:paraId="73F08935" w14:textId="3E600796" w:rsidR="00A456CA" w:rsidRDefault="00A456CA" w:rsidP="002C56E9">
      <w:pPr>
        <w:spacing w:line="480" w:lineRule="auto"/>
        <w:rPr>
          <w:i/>
        </w:rPr>
      </w:pPr>
      <w:r w:rsidRPr="00A456CA">
        <w:rPr>
          <w:i/>
        </w:rPr>
        <w:t>Response to Question 1</w:t>
      </w:r>
    </w:p>
    <w:p w14:paraId="050FD392" w14:textId="01631ADA" w:rsidR="006C271A" w:rsidRDefault="006C271A" w:rsidP="002C56E9">
      <w:pPr>
        <w:spacing w:line="480" w:lineRule="auto"/>
      </w:pPr>
      <w:r w:rsidRPr="00154E23">
        <w:tab/>
      </w:r>
      <w:r w:rsidR="00154E23" w:rsidRPr="00154E23">
        <w:t xml:space="preserve">Comprehensive marketing analysis is essential </w:t>
      </w:r>
      <w:r w:rsidR="00154E23">
        <w:t xml:space="preserve">to identify the basic features involves in case of </w:t>
      </w:r>
      <w:r w:rsidR="00B63331">
        <w:t xml:space="preserve">the </w:t>
      </w:r>
      <w:r w:rsidR="00154E23">
        <w:t xml:space="preserve">objective of competitive advantage for the company of GoPro. Environmental scanning is </w:t>
      </w:r>
      <w:r w:rsidR="00B63331">
        <w:t xml:space="preserve">a </w:t>
      </w:r>
      <w:r w:rsidR="00154E23">
        <w:t>basic</w:t>
      </w:r>
      <w:r w:rsidR="005D6F90">
        <w:t xml:space="preserve"> practical approach to identify all the challenges and opportunities for the business of GoPro in the </w:t>
      </w:r>
      <w:r w:rsidR="00D930D1">
        <w:t xml:space="preserve">action camera industry. </w:t>
      </w:r>
      <w:r w:rsidR="008E0BE9">
        <w:t xml:space="preserve">This form of consideration eventually helps </w:t>
      </w:r>
      <w:r w:rsidR="00705039">
        <w:t xml:space="preserve">business company </w:t>
      </w:r>
      <w:r w:rsidR="00D36C6C">
        <w:t xml:space="preserve">of GoPro to meet the targets of business productivity and innovation. </w:t>
      </w:r>
      <w:r w:rsidR="00FD2550">
        <w:t xml:space="preserve">Proper strategic management for GoPro is possible with the adoption of </w:t>
      </w:r>
      <w:r w:rsidR="00F64803">
        <w:t>new ideas of marketing consist o</w:t>
      </w:r>
      <w:r w:rsidR="00B63331">
        <w:t>f</w:t>
      </w:r>
      <w:r w:rsidR="00F64803">
        <w:t xml:space="preserve"> the feature of proper </w:t>
      </w:r>
      <w:proofErr w:type="spellStart"/>
      <w:r w:rsidR="00F64803">
        <w:t>utilisation</w:t>
      </w:r>
      <w:proofErr w:type="spellEnd"/>
      <w:r w:rsidR="00F64803">
        <w:t xml:space="preserve"> of advance</w:t>
      </w:r>
      <w:r w:rsidR="00B63331">
        <w:t>d</w:t>
      </w:r>
      <w:r w:rsidR="00F64803">
        <w:t xml:space="preserve"> technology perspectives</w:t>
      </w:r>
      <w:r w:rsidR="00611D39">
        <w:t xml:space="preserve"> </w:t>
      </w:r>
      <w:r w:rsidR="00611D39">
        <w:fldChar w:fldCharType="begin"/>
      </w:r>
      <w:r w:rsidR="00C454D5">
        <w:instrText xml:space="preserve"> ADDIN ZOTERO_ITEM CSL_CITATION {"citationID":"qLpQZaA0","properties":{"formattedCitation":"(Gretzel, 2017)","plainCitation":"(Gretzel, 2017)","noteIndex":0},"citationItems":[{"id":898,"uris":["http://zotero.org/users/local/7Hi3kAOD/items/HJFVD37J"],"uri":["http://zotero.org/users/local/7Hi3kAOD/items/HJFVD37J"],"itemData":{"id":898,"type":"article-journal","title":"The visual turn in social media marketing.","container-title":"Tourismos","volume":"12","issue":"3","author":[{"family":"Gretzel","given":"Ulrike"}],"issued":{"date-parts":[["2017"]]}}}],"schema":"https://github.com/citation-style-language/schema/raw/master/csl-citation.json"} </w:instrText>
      </w:r>
      <w:r w:rsidR="00611D39">
        <w:fldChar w:fldCharType="separate"/>
      </w:r>
      <w:r w:rsidR="00C454D5" w:rsidRPr="00C454D5">
        <w:t>(Gretzel, 2017</w:t>
      </w:r>
      <w:r w:rsidR="00C454D5">
        <w:t>, p. 3</w:t>
      </w:r>
      <w:r w:rsidR="00C454D5" w:rsidRPr="00C454D5">
        <w:t>)</w:t>
      </w:r>
      <w:r w:rsidR="00611D39">
        <w:fldChar w:fldCharType="end"/>
      </w:r>
      <w:r w:rsidR="00C454D5">
        <w:t>.</w:t>
      </w:r>
      <w:r w:rsidR="00F64803">
        <w:t xml:space="preserve"> </w:t>
      </w:r>
      <w:r w:rsidR="00A80169">
        <w:t xml:space="preserve">When it comes to </w:t>
      </w:r>
      <w:r w:rsidR="002A24F2">
        <w:t xml:space="preserve">the consideration of specific market characteristics for the business of GoPro than it is vital to indicate that specific market for the company is </w:t>
      </w:r>
      <w:r w:rsidR="00A24BB0">
        <w:t xml:space="preserve">action cameras that make it possible to take the footage in case of high energy physical circumstances. </w:t>
      </w:r>
    </w:p>
    <w:p w14:paraId="453EF403" w14:textId="7EDF84AB" w:rsidR="00112208" w:rsidRDefault="00112208" w:rsidP="002C56E9">
      <w:pPr>
        <w:spacing w:line="480" w:lineRule="auto"/>
      </w:pPr>
      <w:r>
        <w:tab/>
      </w:r>
      <w:r w:rsidR="00886B5F">
        <w:t xml:space="preserve">Brand awareness is the fundamental perspective linked with the </w:t>
      </w:r>
      <w:r w:rsidR="00756FDB">
        <w:t xml:space="preserve">marketing approach that can be further helpful for the company of GoPro. </w:t>
      </w:r>
      <w:r w:rsidR="00FF1E2F">
        <w:t xml:space="preserve">It is important for the organisation of </w:t>
      </w:r>
      <w:r w:rsidR="00C040E4">
        <w:t xml:space="preserve">GoPro to successfully </w:t>
      </w:r>
      <w:proofErr w:type="spellStart"/>
      <w:r w:rsidR="00C040E4">
        <w:t>utilise</w:t>
      </w:r>
      <w:proofErr w:type="spellEnd"/>
      <w:r w:rsidR="00C040E4">
        <w:t xml:space="preserve"> the idea of </w:t>
      </w:r>
      <w:r w:rsidR="00B63331">
        <w:t xml:space="preserve">the </w:t>
      </w:r>
      <w:r w:rsidR="00C040E4">
        <w:t xml:space="preserve">versatility of the product to achieve better outcomes in the form of competitive advantage in the industry of action camera. </w:t>
      </w:r>
      <w:r w:rsidR="00F16966">
        <w:t xml:space="preserve">Active </w:t>
      </w:r>
      <w:proofErr w:type="spellStart"/>
      <w:r w:rsidR="00F16966">
        <w:t>utilisation</w:t>
      </w:r>
      <w:proofErr w:type="spellEnd"/>
      <w:r w:rsidR="00F16966">
        <w:t xml:space="preserve"> of </w:t>
      </w:r>
      <w:r w:rsidR="0029198A">
        <w:t>the approac</w:t>
      </w:r>
      <w:r w:rsidR="00B63331">
        <w:t>h</w:t>
      </w:r>
      <w:r w:rsidR="0029198A">
        <w:t xml:space="preserve">es of social media and the domain of broadcast </w:t>
      </w:r>
      <w:r w:rsidR="00B63331">
        <w:t>is</w:t>
      </w:r>
      <w:r w:rsidR="0029198A">
        <w:t xml:space="preserve"> the basic marketing aspects that can be useful for the company of GoPro to achieve its targets of attaining competitive advantage in the market. </w:t>
      </w:r>
      <w:r w:rsidR="008E69B5">
        <w:t xml:space="preserve">Ensuring </w:t>
      </w:r>
      <w:r w:rsidR="00B63331">
        <w:t xml:space="preserve">the </w:t>
      </w:r>
      <w:r w:rsidR="00B76AF4">
        <w:t>successful use of branding and advertisement are the basic features to attain the objectives effectively and efficiently</w:t>
      </w:r>
      <w:r w:rsidR="001F2929">
        <w:t xml:space="preserve"> </w:t>
      </w:r>
      <w:r w:rsidR="001F2929">
        <w:fldChar w:fldCharType="begin"/>
      </w:r>
      <w:r w:rsidR="001F2929">
        <w:instrText xml:space="preserve"> ADDIN ZOTERO_ITEM CSL_CITATION {"citationID":"XAtxGxz2","properties":{"formattedCitation":"(West et al., 2015)","plainCitation":"(West et al., 2015)","noteIndex":0},"citationItems":[{"id":897,"uris":["http://zotero.org/users/local/7Hi3kAOD/items/ZIDH64NK"],"uri":["http://zotero.org/users/local/7Hi3kAOD/items/ZIDH64NK"],"itemData":{"id":897,"type":"book","title":"Strategic Marketing: Creating Competitive Advantage","publisher":"Oxford University Press","URL":"https://books.google.com.pk/books?id=CpueBwAAQBAJ","ISBN":"978-0-19-968409-0","author":[{"family":"West","given":"D. C."},{"family":"Ford","given":"J."},{"family":"Ibrahim","given":"E."}],"issued":{"date-parts":[["2015"]]}}}],"schema":"https://github.com/citation-style-language/schema/raw/master/csl-citation.json"} </w:instrText>
      </w:r>
      <w:r w:rsidR="001F2929">
        <w:fldChar w:fldCharType="separate"/>
      </w:r>
      <w:r w:rsidR="001F2929" w:rsidRPr="001F2929">
        <w:t>(West et al., 2015</w:t>
      </w:r>
      <w:r w:rsidR="001F2929">
        <w:t>, p. 252</w:t>
      </w:r>
      <w:r w:rsidR="001F2929" w:rsidRPr="001F2929">
        <w:t>)</w:t>
      </w:r>
      <w:r w:rsidR="001F2929">
        <w:fldChar w:fldCharType="end"/>
      </w:r>
      <w:r w:rsidR="001F2929">
        <w:t>.</w:t>
      </w:r>
      <w:r w:rsidR="00B76AF4">
        <w:t xml:space="preserve"> </w:t>
      </w:r>
      <w:r w:rsidR="00934355">
        <w:t xml:space="preserve">There is </w:t>
      </w:r>
      <w:r w:rsidR="00B63331">
        <w:t xml:space="preserve">a </w:t>
      </w:r>
      <w:r w:rsidR="00934355">
        <w:t xml:space="preserve">need </w:t>
      </w:r>
      <w:r w:rsidR="00B63331">
        <w:t>for</w:t>
      </w:r>
      <w:r w:rsidR="00934355">
        <w:t xml:space="preserve"> offering </w:t>
      </w:r>
      <w:r w:rsidR="00B63331">
        <w:t xml:space="preserve">an </w:t>
      </w:r>
      <w:r w:rsidR="00934355">
        <w:t xml:space="preserve">intimate level of marketing to establish better forms of brand recognition in the </w:t>
      </w:r>
      <w:r w:rsidR="00934355">
        <w:lastRenderedPageBreak/>
        <w:t xml:space="preserve">market. </w:t>
      </w:r>
      <w:r w:rsidR="008748E3">
        <w:t xml:space="preserve">Detailed analysis of the broad market of action camera reveals that </w:t>
      </w:r>
      <w:r w:rsidR="00DC3BE9">
        <w:t>the company of GoPro have vital chance to expand its marketing business domain in diverse working fields such as medical field, law enforcement</w:t>
      </w:r>
      <w:r w:rsidR="00E24FAF">
        <w:t xml:space="preserve">, and public safety, etc. </w:t>
      </w:r>
      <w:r w:rsidR="00F544AE">
        <w:t>Product innovation is another majo</w:t>
      </w:r>
      <w:r w:rsidR="001D6051">
        <w:t xml:space="preserve">r feature linked with the ultimate objective of competitive advantage for the company of GoPro. It is vital for the organisation to enhance the approach of </w:t>
      </w:r>
      <w:r w:rsidR="00604D08">
        <w:t xml:space="preserve">the </w:t>
      </w:r>
      <w:r w:rsidR="001D6051">
        <w:t xml:space="preserve">product with the increasing </w:t>
      </w:r>
      <w:r w:rsidR="00FC4506">
        <w:t xml:space="preserve">requirements of product innovation and technological advancements. </w:t>
      </w:r>
    </w:p>
    <w:p w14:paraId="5B276438" w14:textId="562D809F" w:rsidR="00C454D5" w:rsidRDefault="00C454D5" w:rsidP="002C56E9">
      <w:pPr>
        <w:spacing w:line="480" w:lineRule="auto"/>
        <w:rPr>
          <w:i/>
        </w:rPr>
      </w:pPr>
      <w:r w:rsidRPr="00C454D5">
        <w:rPr>
          <w:i/>
        </w:rPr>
        <w:t>Response to Question 2</w:t>
      </w:r>
    </w:p>
    <w:p w14:paraId="2AAC2BCE" w14:textId="6771C5D2" w:rsidR="00C454D5" w:rsidRDefault="00C454D5" w:rsidP="002C56E9">
      <w:pPr>
        <w:spacing w:line="480" w:lineRule="auto"/>
      </w:pPr>
      <w:r>
        <w:rPr>
          <w:i/>
        </w:rPr>
        <w:tab/>
      </w:r>
      <w:r w:rsidR="00D25861" w:rsidRPr="00E02352">
        <w:t xml:space="preserve">Strategic planning is </w:t>
      </w:r>
      <w:r w:rsidR="00604D08">
        <w:t xml:space="preserve">an </w:t>
      </w:r>
      <w:r w:rsidR="00D25861" w:rsidRPr="00E02352">
        <w:t>essential aspect to ensure the successful form of business</w:t>
      </w:r>
      <w:r w:rsidR="00E02352" w:rsidRPr="00E02352">
        <w:t xml:space="preserve"> by attaining potential opportunities of the market. </w:t>
      </w:r>
      <w:r w:rsidR="00620FA3">
        <w:t xml:space="preserve">The effective </w:t>
      </w:r>
      <w:proofErr w:type="spellStart"/>
      <w:r w:rsidR="00620FA3">
        <w:t>utilisation</w:t>
      </w:r>
      <w:proofErr w:type="spellEnd"/>
      <w:r w:rsidR="00620FA3">
        <w:t xml:space="preserve"> of the procedure of strategic planning is only possible when the company of GoPro have </w:t>
      </w:r>
      <w:r w:rsidR="00604D08">
        <w:t xml:space="preserve">a </w:t>
      </w:r>
      <w:r w:rsidR="00620FA3">
        <w:t xml:space="preserve">clear understanding of </w:t>
      </w:r>
      <w:r w:rsidR="002D37C6">
        <w:t xml:space="preserve">different threats of business. Proactive anticipation of business risks helps </w:t>
      </w:r>
      <w:r w:rsidR="00604D08">
        <w:t xml:space="preserve">the </w:t>
      </w:r>
      <w:r w:rsidR="002D37C6">
        <w:t>management of the organisation to adopt aligned and useful practical business measures</w:t>
      </w:r>
      <w:r w:rsidR="00CB693C">
        <w:t xml:space="preserve"> </w:t>
      </w:r>
      <w:r w:rsidR="00CB693C">
        <w:fldChar w:fldCharType="begin"/>
      </w:r>
      <w:r w:rsidR="00CB693C">
        <w:instrText xml:space="preserve"> ADDIN ZOTERO_ITEM CSL_CITATION {"citationID":"ypKewGOW","properties":{"formattedCitation":"(Abraham, 2012)","plainCitation":"(Abraham, 2012)","noteIndex":0},"citationItems":[{"id":899,"uris":["http://zotero.org/users/local/7Hi3kAOD/items/GQHWKABU"],"uri":["http://zotero.org/users/local/7Hi3kAOD/items/GQHWKABU"],"itemData":{"id":899,"type":"book","title":"Strategic Planning: A Practical Guide for Competitive Success","publisher":"Emerald Group Publishing Limited","URL":"https://books.google.com.pk/books?id=NARvyKuFhRUC","ISBN":"978-1-78052-521-1","author":[{"family":"Abraham","given":"S. C."}],"issued":{"date-parts":[["2012"]]}}}],"schema":"https://github.com/citation-style-language/schema/raw/master/csl-citation.json"} </w:instrText>
      </w:r>
      <w:r w:rsidR="00CB693C">
        <w:fldChar w:fldCharType="separate"/>
      </w:r>
      <w:r w:rsidR="00CB693C" w:rsidRPr="00CB693C">
        <w:t>(Abraham, 2012</w:t>
      </w:r>
      <w:r w:rsidR="00CB693C">
        <w:t>, p.30</w:t>
      </w:r>
      <w:r w:rsidR="00CB693C" w:rsidRPr="00CB693C">
        <w:t>)</w:t>
      </w:r>
      <w:r w:rsidR="00CB693C">
        <w:fldChar w:fldCharType="end"/>
      </w:r>
      <w:r w:rsidR="00CB693C">
        <w:t>.</w:t>
      </w:r>
      <w:r w:rsidR="002D37C6">
        <w:t xml:space="preserve"> </w:t>
      </w:r>
      <w:r w:rsidR="008C3135">
        <w:t>It is important for GoPro to modify its business strategy to achieve the targets of busines</w:t>
      </w:r>
      <w:r w:rsidR="005B5450">
        <w:t xml:space="preserve">s expansion and increase market share around the globe. </w:t>
      </w:r>
      <w:r w:rsidR="006D3BCC">
        <w:t xml:space="preserve">Proper exploration of </w:t>
      </w:r>
      <w:r w:rsidR="008051D4">
        <w:t xml:space="preserve">future threats is only possible through the detailed external environmental analysis for the organisation. </w:t>
      </w:r>
      <w:r w:rsidR="00CC2A4F">
        <w:t xml:space="preserve">The major threat for the company of GoPro is that it lacking </w:t>
      </w:r>
      <w:r w:rsidR="00604D08">
        <w:t xml:space="preserve">an </w:t>
      </w:r>
      <w:r w:rsidR="0097628D">
        <w:t xml:space="preserve">effective strategy to </w:t>
      </w:r>
      <w:r w:rsidR="00550D1F">
        <w:t>ensur</w:t>
      </w:r>
      <w:r w:rsidR="008D39A4">
        <w:t xml:space="preserve">e proper information of upgradation to its customers. </w:t>
      </w:r>
      <w:r w:rsidR="00CB3FA5">
        <w:t xml:space="preserve">It is observed that most customers of GoPro used its older products as compare to new </w:t>
      </w:r>
      <w:r w:rsidR="003725D8">
        <w:t xml:space="preserve">innovative domains. Undoubtedly, the company of GoPro is lacking </w:t>
      </w:r>
      <w:r w:rsidR="00135D06">
        <w:t>to update its customers about its new innovative products in the market</w:t>
      </w:r>
      <w:r w:rsidR="008B666C">
        <w:t xml:space="preserve">s. </w:t>
      </w:r>
    </w:p>
    <w:p w14:paraId="4DA73478" w14:textId="4CE78238" w:rsidR="008B666C" w:rsidRDefault="008B666C" w:rsidP="002C56E9">
      <w:pPr>
        <w:spacing w:line="480" w:lineRule="auto"/>
      </w:pPr>
      <w:r>
        <w:tab/>
        <w:t xml:space="preserve">There is </w:t>
      </w:r>
      <w:r w:rsidR="00604D08">
        <w:t xml:space="preserve">a </w:t>
      </w:r>
      <w:r>
        <w:t xml:space="preserve">need </w:t>
      </w:r>
      <w:r w:rsidR="00604D08">
        <w:t>for</w:t>
      </w:r>
      <w:r>
        <w:t xml:space="preserve"> adopting and enhancing better communication channels to attract potential customers to the new products offered by the company. </w:t>
      </w:r>
      <w:r w:rsidR="008A7351">
        <w:t xml:space="preserve">Another major market threat appeared in </w:t>
      </w:r>
      <w:r w:rsidR="00604D08">
        <w:t xml:space="preserve">the </w:t>
      </w:r>
      <w:r w:rsidR="008A7351">
        <w:t xml:space="preserve">case of GoPro is that </w:t>
      </w:r>
      <w:r w:rsidR="00FB1CB9">
        <w:t xml:space="preserve">there </w:t>
      </w:r>
      <w:r w:rsidR="00281BB7">
        <w:t>are</w:t>
      </w:r>
      <w:r w:rsidR="00FB1CB9">
        <w:t xml:space="preserve"> limited chances of growth opportunities considering the business perspective of increased competition in the market. </w:t>
      </w:r>
      <w:r w:rsidR="00281BB7">
        <w:t xml:space="preserve">Undoubtedly, the </w:t>
      </w:r>
      <w:r w:rsidR="00281BB7">
        <w:lastRenderedPageBreak/>
        <w:t xml:space="preserve">company of GoPro facing the challenge of </w:t>
      </w:r>
      <w:r w:rsidR="00604D08">
        <w:t xml:space="preserve">the </w:t>
      </w:r>
      <w:r w:rsidR="00281BB7">
        <w:t xml:space="preserve">increasing trend of smartphones in the market. There is </w:t>
      </w:r>
      <w:r w:rsidR="00604D08">
        <w:t xml:space="preserve">a </w:t>
      </w:r>
      <w:r w:rsidR="00281BB7">
        <w:t xml:space="preserve">need </w:t>
      </w:r>
      <w:r w:rsidR="00604D08">
        <w:t>for</w:t>
      </w:r>
      <w:r w:rsidR="00281BB7">
        <w:t xml:space="preserve"> offering better innovative approaches to successfully handle the threat of </w:t>
      </w:r>
      <w:r w:rsidR="000661AB">
        <w:t>smartphone trend increasing in the market.</w:t>
      </w:r>
      <w:r w:rsidR="00AB62CE">
        <w:t xml:space="preserve"> Failure in the form of diversification is another major threat </w:t>
      </w:r>
      <w:r w:rsidR="00604D08">
        <w:t>to</w:t>
      </w:r>
      <w:r w:rsidR="00AB62CE">
        <w:t xml:space="preserve"> the management of GoPro that hinder the prospect of business enhancement. </w:t>
      </w:r>
      <w:r w:rsidR="00324AE8">
        <w:t xml:space="preserve">Detailed observation of the market indicates that the idea of diversification of the product is never successfully handled by the organisation of GoPro. There is </w:t>
      </w:r>
      <w:r w:rsidR="00604D08">
        <w:t xml:space="preserve">a </w:t>
      </w:r>
      <w:r w:rsidR="00324AE8">
        <w:t xml:space="preserve">need </w:t>
      </w:r>
      <w:r w:rsidR="00604D08">
        <w:t>for</w:t>
      </w:r>
      <w:r w:rsidR="00324AE8">
        <w:t xml:space="preserve"> offering some better practical measures to </w:t>
      </w:r>
      <w:r w:rsidR="00C70512">
        <w:t xml:space="preserve">better handle the threats of marketing potential and increasing business competition in the market. </w:t>
      </w:r>
      <w:r w:rsidR="007124EC">
        <w:t xml:space="preserve">the company of GoPro is also facing concerns in the form of </w:t>
      </w:r>
      <w:r w:rsidR="00604D08">
        <w:t xml:space="preserve">the </w:t>
      </w:r>
      <w:r w:rsidR="008A3D30">
        <w:t xml:space="preserve">inadequate skilled </w:t>
      </w:r>
      <w:proofErr w:type="spellStart"/>
      <w:r w:rsidR="008A3D30">
        <w:t>labo</w:t>
      </w:r>
      <w:r w:rsidR="00604D08">
        <w:t>u</w:t>
      </w:r>
      <w:r w:rsidR="008A3D30">
        <w:t>r</w:t>
      </w:r>
      <w:proofErr w:type="spellEnd"/>
      <w:r w:rsidR="008A3D30">
        <w:t xml:space="preserve"> force to establish </w:t>
      </w:r>
      <w:r w:rsidR="00604D08">
        <w:t xml:space="preserve">a </w:t>
      </w:r>
      <w:r w:rsidR="008A3D30">
        <w:t>growing form of innovative products in the markets</w:t>
      </w:r>
      <w:r w:rsidR="00177A17">
        <w:t xml:space="preserve"> </w:t>
      </w:r>
      <w:r w:rsidR="00177A17">
        <w:fldChar w:fldCharType="begin"/>
      </w:r>
      <w:r w:rsidR="00DC3CB4">
        <w:instrText xml:space="preserve"> ADDIN ZOTERO_ITEM CSL_CITATION {"citationID":"f7ptoYEx","properties":{"formattedCitation":"(Castro, 2015)","plainCitation":"(Castro, 2015)","noteIndex":0},"citationItems":[{"id":900,"uris":["http://zotero.org/users/local/7Hi3kAOD/items/XXFAHBUN"],"uri":["http://zotero.org/users/local/7Hi3kAOD/items/XXFAHBUN"],"itemData":{"id":900,"type":"article-journal","title":"Innovation Importance Across Dimensions for Business-to-Business and Business-to-Consumer Firms: A Case Study-Based Analysis","author":[{"family":"Castro","given":"Victor"}],"issued":{"date-parts":[["2015"]]}}}],"schema":"https://github.com/citation-style-language/schema/raw/master/csl-citation.json"} </w:instrText>
      </w:r>
      <w:r w:rsidR="00177A17">
        <w:fldChar w:fldCharType="separate"/>
      </w:r>
      <w:r w:rsidR="00DC3CB4" w:rsidRPr="00DC3CB4">
        <w:t>(Castro, 2015</w:t>
      </w:r>
      <w:r w:rsidR="00DC3CB4">
        <w:t>, p. 3</w:t>
      </w:r>
      <w:r w:rsidR="00DC3CB4" w:rsidRPr="00DC3CB4">
        <w:t>)</w:t>
      </w:r>
      <w:r w:rsidR="00177A17">
        <w:fldChar w:fldCharType="end"/>
      </w:r>
      <w:r w:rsidR="00DC3CB4">
        <w:t>.</w:t>
      </w:r>
      <w:r w:rsidR="008A3D30">
        <w:t xml:space="preserve"> </w:t>
      </w:r>
      <w:r w:rsidR="005318B9">
        <w:t xml:space="preserve">When it comes to offering new technically advanced products by the competitors than it is another major threat for the company that can influence its business approach in a great manner. </w:t>
      </w:r>
      <w:r w:rsidR="00192877">
        <w:t>It is also essential for the company of GoPro to focus</w:t>
      </w:r>
      <w:r w:rsidR="00604D08">
        <w:t xml:space="preserve"> on</w:t>
      </w:r>
      <w:r w:rsidR="00192877">
        <w:t xml:space="preserve"> the changing buying behaviour of customers to avoid the threat of l</w:t>
      </w:r>
      <w:r w:rsidR="002B31FB">
        <w:t xml:space="preserve">ess buying of products offered by the organisation. </w:t>
      </w:r>
    </w:p>
    <w:p w14:paraId="687B6EBD" w14:textId="5AE1F5C1" w:rsidR="00F670EC" w:rsidRDefault="00F670EC" w:rsidP="002C56E9">
      <w:pPr>
        <w:spacing w:line="480" w:lineRule="auto"/>
        <w:rPr>
          <w:b/>
          <w:i/>
        </w:rPr>
      </w:pPr>
      <w:r w:rsidRPr="00F670EC">
        <w:rPr>
          <w:b/>
          <w:i/>
        </w:rPr>
        <w:t>Conclusion</w:t>
      </w:r>
    </w:p>
    <w:p w14:paraId="299DDA49" w14:textId="4E30100B" w:rsidR="00F670EC" w:rsidRPr="00AC6B48" w:rsidRDefault="00F670EC" w:rsidP="002C56E9">
      <w:pPr>
        <w:spacing w:line="480" w:lineRule="auto"/>
      </w:pPr>
      <w:r>
        <w:rPr>
          <w:b/>
          <w:i/>
        </w:rPr>
        <w:tab/>
      </w:r>
      <w:r w:rsidR="00AC6B48" w:rsidRPr="00AC6B48">
        <w:t xml:space="preserve">To conclude the discussion about the case study of GoPro, it is essential to mention that the basic concepts of marketing and strategic planning are completely aligned with the proper domain of entrepreneurship. It is important to have </w:t>
      </w:r>
      <w:r w:rsidR="00A17DC1">
        <w:t xml:space="preserve">a </w:t>
      </w:r>
      <w:r w:rsidR="00AC6B48" w:rsidRPr="00AC6B48">
        <w:t xml:space="preserve">clear understanding of both positive and dark sides of entrepreneurship to achieve better outcomes in the form of business productivity. </w:t>
      </w:r>
      <w:r w:rsidR="00AC6B48">
        <w:t xml:space="preserve">It is revealed that dark sides of entrepreneurship eventually influence the practical implications of the broad idea of management of the business and adoption of different aligned policies. On the other hand, it is also essential to </w:t>
      </w:r>
      <w:r w:rsidR="005A5074">
        <w:t xml:space="preserve">adopt the approach of marketing analysis to gain better information about the idea of competitive advantage. </w:t>
      </w:r>
      <w:r w:rsidR="00FC18A2">
        <w:t xml:space="preserve">It is essential for the company of GoPro to </w:t>
      </w:r>
      <w:r w:rsidR="00FC18A2">
        <w:lastRenderedPageBreak/>
        <w:t xml:space="preserve">consider the approach of technological advancement to attract more customers and increase share in the industry. </w:t>
      </w:r>
    </w:p>
    <w:p w14:paraId="0AA5F596" w14:textId="1BCB4107" w:rsidR="00D812E2" w:rsidRPr="00154E23" w:rsidRDefault="00D812E2" w:rsidP="002C56E9">
      <w:pPr>
        <w:spacing w:line="480" w:lineRule="auto"/>
      </w:pPr>
      <w:r>
        <w:tab/>
      </w:r>
    </w:p>
    <w:p w14:paraId="4E1AFF60" w14:textId="77777777" w:rsidR="0054201F" w:rsidRDefault="0054201F" w:rsidP="002C56E9">
      <w:pPr>
        <w:spacing w:line="480" w:lineRule="auto"/>
        <w:jc w:val="center"/>
        <w:rPr>
          <w:b/>
          <w:i/>
        </w:rPr>
      </w:pPr>
    </w:p>
    <w:p w14:paraId="04A61BE9" w14:textId="77777777" w:rsidR="0054201F" w:rsidRDefault="0054201F" w:rsidP="002C56E9">
      <w:pPr>
        <w:spacing w:line="480" w:lineRule="auto"/>
        <w:jc w:val="center"/>
        <w:rPr>
          <w:b/>
          <w:i/>
        </w:rPr>
      </w:pPr>
    </w:p>
    <w:p w14:paraId="7A7C8C4F" w14:textId="77777777" w:rsidR="0054201F" w:rsidRDefault="0054201F" w:rsidP="002C56E9">
      <w:pPr>
        <w:spacing w:line="480" w:lineRule="auto"/>
        <w:jc w:val="center"/>
        <w:rPr>
          <w:b/>
          <w:i/>
        </w:rPr>
      </w:pPr>
    </w:p>
    <w:p w14:paraId="36081AB3" w14:textId="77777777" w:rsidR="0054201F" w:rsidRDefault="0054201F" w:rsidP="002C56E9">
      <w:pPr>
        <w:spacing w:line="480" w:lineRule="auto"/>
        <w:jc w:val="center"/>
        <w:rPr>
          <w:b/>
          <w:i/>
        </w:rPr>
      </w:pPr>
    </w:p>
    <w:p w14:paraId="29D91A62" w14:textId="77777777" w:rsidR="0054201F" w:rsidRDefault="0054201F" w:rsidP="002C56E9">
      <w:pPr>
        <w:spacing w:line="480" w:lineRule="auto"/>
        <w:jc w:val="center"/>
        <w:rPr>
          <w:b/>
          <w:i/>
        </w:rPr>
      </w:pPr>
    </w:p>
    <w:p w14:paraId="1089D8DA" w14:textId="77777777" w:rsidR="0054201F" w:rsidRDefault="0054201F" w:rsidP="002C56E9">
      <w:pPr>
        <w:spacing w:line="480" w:lineRule="auto"/>
        <w:jc w:val="center"/>
        <w:rPr>
          <w:b/>
          <w:i/>
        </w:rPr>
      </w:pPr>
    </w:p>
    <w:p w14:paraId="2022CC54" w14:textId="77777777" w:rsidR="0054201F" w:rsidRDefault="0054201F" w:rsidP="002C56E9">
      <w:pPr>
        <w:spacing w:line="480" w:lineRule="auto"/>
        <w:jc w:val="center"/>
        <w:rPr>
          <w:b/>
          <w:i/>
        </w:rPr>
      </w:pPr>
    </w:p>
    <w:p w14:paraId="58E39C5E" w14:textId="77777777" w:rsidR="0054201F" w:rsidRDefault="0054201F" w:rsidP="002C56E9">
      <w:pPr>
        <w:spacing w:line="480" w:lineRule="auto"/>
        <w:jc w:val="center"/>
        <w:rPr>
          <w:b/>
          <w:i/>
        </w:rPr>
      </w:pPr>
    </w:p>
    <w:p w14:paraId="301CDF21" w14:textId="77777777" w:rsidR="0054201F" w:rsidRDefault="0054201F" w:rsidP="002C56E9">
      <w:pPr>
        <w:spacing w:line="480" w:lineRule="auto"/>
        <w:jc w:val="center"/>
        <w:rPr>
          <w:b/>
          <w:i/>
        </w:rPr>
      </w:pPr>
    </w:p>
    <w:p w14:paraId="0C7833AD" w14:textId="77777777" w:rsidR="0054201F" w:rsidRDefault="0054201F" w:rsidP="002C56E9">
      <w:pPr>
        <w:spacing w:line="480" w:lineRule="auto"/>
        <w:jc w:val="center"/>
        <w:rPr>
          <w:b/>
          <w:i/>
        </w:rPr>
      </w:pPr>
    </w:p>
    <w:p w14:paraId="47B1FACB" w14:textId="77777777" w:rsidR="0054201F" w:rsidRDefault="0054201F" w:rsidP="002C56E9">
      <w:pPr>
        <w:spacing w:line="480" w:lineRule="auto"/>
        <w:jc w:val="center"/>
        <w:rPr>
          <w:b/>
          <w:i/>
        </w:rPr>
      </w:pPr>
    </w:p>
    <w:p w14:paraId="1A12C211" w14:textId="77777777" w:rsidR="0054201F" w:rsidRDefault="0054201F" w:rsidP="002C56E9">
      <w:pPr>
        <w:spacing w:line="480" w:lineRule="auto"/>
        <w:jc w:val="center"/>
        <w:rPr>
          <w:b/>
          <w:i/>
        </w:rPr>
      </w:pPr>
    </w:p>
    <w:p w14:paraId="44E6B75B" w14:textId="77777777" w:rsidR="0054201F" w:rsidRDefault="0054201F" w:rsidP="002C56E9">
      <w:pPr>
        <w:spacing w:line="480" w:lineRule="auto"/>
        <w:jc w:val="center"/>
        <w:rPr>
          <w:b/>
          <w:i/>
        </w:rPr>
      </w:pPr>
    </w:p>
    <w:p w14:paraId="57E49655" w14:textId="77777777" w:rsidR="0054201F" w:rsidRDefault="0054201F" w:rsidP="002C56E9">
      <w:pPr>
        <w:spacing w:line="480" w:lineRule="auto"/>
        <w:jc w:val="center"/>
        <w:rPr>
          <w:b/>
          <w:i/>
        </w:rPr>
      </w:pPr>
    </w:p>
    <w:p w14:paraId="6F17E6B4" w14:textId="77777777" w:rsidR="0054201F" w:rsidRDefault="0054201F" w:rsidP="002C56E9">
      <w:pPr>
        <w:spacing w:line="480" w:lineRule="auto"/>
        <w:jc w:val="center"/>
        <w:rPr>
          <w:b/>
          <w:i/>
        </w:rPr>
      </w:pPr>
    </w:p>
    <w:p w14:paraId="5D39C61B" w14:textId="77777777" w:rsidR="0054201F" w:rsidRDefault="0054201F" w:rsidP="002C56E9">
      <w:pPr>
        <w:spacing w:line="480" w:lineRule="auto"/>
        <w:jc w:val="center"/>
        <w:rPr>
          <w:b/>
          <w:i/>
        </w:rPr>
      </w:pPr>
    </w:p>
    <w:p w14:paraId="08DC6CF0" w14:textId="77777777" w:rsidR="0054201F" w:rsidRDefault="0054201F" w:rsidP="002C56E9">
      <w:pPr>
        <w:spacing w:line="480" w:lineRule="auto"/>
        <w:jc w:val="center"/>
        <w:rPr>
          <w:b/>
          <w:i/>
        </w:rPr>
      </w:pPr>
    </w:p>
    <w:p w14:paraId="77CBF139" w14:textId="77777777" w:rsidR="0054201F" w:rsidRDefault="0054201F" w:rsidP="002C56E9">
      <w:pPr>
        <w:spacing w:line="480" w:lineRule="auto"/>
        <w:jc w:val="center"/>
        <w:rPr>
          <w:b/>
          <w:i/>
        </w:rPr>
      </w:pPr>
    </w:p>
    <w:p w14:paraId="1221E7B1" w14:textId="77777777" w:rsidR="0054201F" w:rsidRDefault="0054201F" w:rsidP="002C56E9">
      <w:pPr>
        <w:spacing w:line="480" w:lineRule="auto"/>
        <w:jc w:val="center"/>
        <w:rPr>
          <w:b/>
          <w:i/>
        </w:rPr>
      </w:pPr>
    </w:p>
    <w:p w14:paraId="6657AB7E" w14:textId="77777777" w:rsidR="0054201F" w:rsidRDefault="0054201F" w:rsidP="002C56E9">
      <w:pPr>
        <w:spacing w:line="480" w:lineRule="auto"/>
        <w:jc w:val="center"/>
        <w:rPr>
          <w:b/>
          <w:i/>
        </w:rPr>
      </w:pPr>
    </w:p>
    <w:p w14:paraId="50B44BC7" w14:textId="39C21977" w:rsidR="00081A74" w:rsidRPr="002C56E9" w:rsidRDefault="007740EC" w:rsidP="002C56E9">
      <w:pPr>
        <w:spacing w:line="480" w:lineRule="auto"/>
        <w:jc w:val="center"/>
      </w:pPr>
      <w:r w:rsidRPr="007740EC">
        <w:rPr>
          <w:b/>
          <w:i/>
        </w:rPr>
        <w:lastRenderedPageBreak/>
        <w:t>Bibliography</w:t>
      </w:r>
    </w:p>
    <w:p w14:paraId="09A73291" w14:textId="77777777" w:rsidR="00DC3CB4" w:rsidRPr="00DC3CB4" w:rsidRDefault="007740EC" w:rsidP="002C56E9">
      <w:pPr>
        <w:pStyle w:val="Bibliography"/>
        <w:spacing w:line="480" w:lineRule="auto"/>
      </w:pPr>
      <w:r>
        <w:fldChar w:fldCharType="begin"/>
      </w:r>
      <w:r>
        <w:instrText xml:space="preserve"> ADDIN ZOTERO_BIBL {"uncited":[],"omitted":[],"custom":[]} CSL_BIBLIOGRAPHY </w:instrText>
      </w:r>
      <w:r>
        <w:fldChar w:fldCharType="separate"/>
      </w:r>
      <w:r w:rsidR="00DC3CB4" w:rsidRPr="00DC3CB4">
        <w:t>Abraham, S.C., 2012. Strategic Planning: A Practical Guide for Competitive Success. Emerald Group Publishing Limited.</w:t>
      </w:r>
    </w:p>
    <w:p w14:paraId="6E4BAD81" w14:textId="77777777" w:rsidR="00DC3CB4" w:rsidRPr="00DC3CB4" w:rsidRDefault="00DC3CB4" w:rsidP="002C56E9">
      <w:pPr>
        <w:pStyle w:val="Bibliography"/>
        <w:spacing w:line="480" w:lineRule="auto"/>
      </w:pPr>
      <w:r w:rsidRPr="00DC3CB4">
        <w:t>Baum, J.R., Locke, E.A., 2004. The relationship of entrepreneurial traits, skill, and motivation to subsequent venture growth. J. Appl. Psychol. 89, 587.</w:t>
      </w:r>
    </w:p>
    <w:p w14:paraId="684C1CFB" w14:textId="77777777" w:rsidR="00DC3CB4" w:rsidRPr="00DC3CB4" w:rsidRDefault="00DC3CB4" w:rsidP="002C56E9">
      <w:pPr>
        <w:pStyle w:val="Bibliography"/>
        <w:spacing w:line="480" w:lineRule="auto"/>
      </w:pPr>
      <w:r w:rsidRPr="00DC3CB4">
        <w:t>Beaver, G., Jennings, P., 2005. Competitive advantage and entrepreneurial power: The dark side of entrepreneurship. J. Small Bus. Enterp. Dev. 12, 9–23.</w:t>
      </w:r>
    </w:p>
    <w:p w14:paraId="4B00B169" w14:textId="77777777" w:rsidR="00DC3CB4" w:rsidRPr="00DC3CB4" w:rsidRDefault="00DC3CB4" w:rsidP="002C56E9">
      <w:pPr>
        <w:pStyle w:val="Bibliography"/>
        <w:spacing w:line="480" w:lineRule="auto"/>
      </w:pPr>
      <w:r w:rsidRPr="00DC3CB4">
        <w:t>Castro, V., 2015. Innovation Importance Across Dimensions for Business-to-Business and Business-to-Consumer Firms: A Case Study-Based Analysis.</w:t>
      </w:r>
    </w:p>
    <w:p w14:paraId="74A2D605" w14:textId="77777777" w:rsidR="00DC3CB4" w:rsidRPr="00DC3CB4" w:rsidRDefault="00DC3CB4" w:rsidP="002C56E9">
      <w:pPr>
        <w:pStyle w:val="Bibliography"/>
        <w:spacing w:line="480" w:lineRule="auto"/>
      </w:pPr>
      <w:r w:rsidRPr="00DC3CB4">
        <w:t>Drucker, P., 2014. Innovation and Entrepreneurship. Taylor &amp; Francis.</w:t>
      </w:r>
    </w:p>
    <w:p w14:paraId="25F96598" w14:textId="77777777" w:rsidR="00DC3CB4" w:rsidRPr="00DC3CB4" w:rsidRDefault="00DC3CB4" w:rsidP="002C56E9">
      <w:pPr>
        <w:pStyle w:val="Bibliography"/>
        <w:spacing w:line="480" w:lineRule="auto"/>
      </w:pPr>
      <w:r w:rsidRPr="00DC3CB4">
        <w:t>Gretzel, U., 2017. The visual turn in social media marketing. Tourismos 12.</w:t>
      </w:r>
    </w:p>
    <w:p w14:paraId="6BBB41B9" w14:textId="77777777" w:rsidR="00DC3CB4" w:rsidRPr="00DC3CB4" w:rsidRDefault="00DC3CB4" w:rsidP="002C56E9">
      <w:pPr>
        <w:pStyle w:val="Bibliography"/>
        <w:spacing w:line="480" w:lineRule="auto"/>
      </w:pPr>
      <w:r w:rsidRPr="00DC3CB4">
        <w:t>Vannini, P., Stewart, L.M., 2017. The GoPro gaze. Cult. Geogr. 24, 149–155.</w:t>
      </w:r>
    </w:p>
    <w:p w14:paraId="09D53751" w14:textId="77777777" w:rsidR="00DC3CB4" w:rsidRPr="00DC3CB4" w:rsidRDefault="00DC3CB4" w:rsidP="002C56E9">
      <w:pPr>
        <w:pStyle w:val="Bibliography"/>
        <w:spacing w:line="480" w:lineRule="auto"/>
      </w:pPr>
      <w:r w:rsidRPr="00DC3CB4">
        <w:t>West, D.C., Ford, J., Ibrahim, E., 2015. Strategic Marketing: Creating Competitive Advantage. Oxford University Press.</w:t>
      </w:r>
    </w:p>
    <w:p w14:paraId="39099560" w14:textId="53B7E17C" w:rsidR="007740EC" w:rsidRPr="007740EC" w:rsidRDefault="007740EC" w:rsidP="002C56E9">
      <w:pPr>
        <w:spacing w:line="480" w:lineRule="auto"/>
        <w:rPr>
          <w:b/>
          <w:i/>
        </w:rPr>
      </w:pPr>
      <w:r>
        <w:rPr>
          <w:b/>
          <w:i/>
        </w:rPr>
        <w:fldChar w:fldCharType="end"/>
      </w:r>
    </w:p>
    <w:p w14:paraId="444F5730" w14:textId="32D0AB26" w:rsidR="004D790E" w:rsidRPr="00321EC7" w:rsidRDefault="004D790E" w:rsidP="002C56E9">
      <w:pPr>
        <w:spacing w:line="480" w:lineRule="auto"/>
      </w:pPr>
      <w:r>
        <w:tab/>
      </w:r>
    </w:p>
    <w:sectPr w:rsidR="004D790E" w:rsidRPr="00321EC7" w:rsidSect="006D5E78">
      <w:headerReference w:type="default" r:id="rId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9F217A" w14:textId="77777777" w:rsidR="009713AC" w:rsidRDefault="009713AC">
      <w:r>
        <w:separator/>
      </w:r>
    </w:p>
  </w:endnote>
  <w:endnote w:type="continuationSeparator" w:id="0">
    <w:p w14:paraId="6CED42E0" w14:textId="77777777" w:rsidR="009713AC" w:rsidRDefault="009713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118A82" w14:textId="77777777" w:rsidR="009713AC" w:rsidRDefault="009713AC">
      <w:r>
        <w:separator/>
      </w:r>
    </w:p>
  </w:footnote>
  <w:footnote w:type="continuationSeparator" w:id="0">
    <w:p w14:paraId="52A9121F" w14:textId="77777777" w:rsidR="009713AC" w:rsidRDefault="009713A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C784F4" w14:textId="665DA6DD" w:rsidR="00BC283E" w:rsidRPr="00050744" w:rsidRDefault="004F6CD3" w:rsidP="006E2EA2">
    <w:pPr>
      <w:pStyle w:val="Header"/>
      <w:jc w:val="right"/>
    </w:pPr>
    <w:r>
      <w:t>Case Study</w:t>
    </w:r>
    <w:r w:rsidR="002E41AF">
      <w:t xml:space="preserve">     </w:t>
    </w:r>
    <w:r w:rsidR="00BC283E" w:rsidRPr="00050744">
      <w:rPr>
        <w:rStyle w:val="PageNumber"/>
      </w:rPr>
      <w:fldChar w:fldCharType="begin"/>
    </w:r>
    <w:r w:rsidR="00BC283E" w:rsidRPr="00050744">
      <w:rPr>
        <w:rStyle w:val="PageNumber"/>
      </w:rPr>
      <w:instrText xml:space="preserve"> PAGE </w:instrText>
    </w:r>
    <w:r w:rsidR="00BC283E" w:rsidRPr="00050744">
      <w:rPr>
        <w:rStyle w:val="PageNumber"/>
      </w:rPr>
      <w:fldChar w:fldCharType="separate"/>
    </w:r>
    <w:r w:rsidR="002E4CB8">
      <w:rPr>
        <w:rStyle w:val="PageNumber"/>
        <w:noProof/>
      </w:rPr>
      <w:t>6</w:t>
    </w:r>
    <w:r w:rsidR="00BC283E" w:rsidRPr="00050744">
      <w:rPr>
        <w:rStyle w:val="PageNumber"/>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MyNDG3MDE0AxKmlko6SsGpxcWZ+XkgBaa1AMWi4tIsAAAA"/>
  </w:docVars>
  <w:rsids>
    <w:rsidRoot w:val="008A6AFF"/>
    <w:rsid w:val="00004723"/>
    <w:rsid w:val="00020CD3"/>
    <w:rsid w:val="00032705"/>
    <w:rsid w:val="0004181A"/>
    <w:rsid w:val="0004520C"/>
    <w:rsid w:val="00046B73"/>
    <w:rsid w:val="00050744"/>
    <w:rsid w:val="00052FF2"/>
    <w:rsid w:val="00055D84"/>
    <w:rsid w:val="000578D5"/>
    <w:rsid w:val="00065E43"/>
    <w:rsid w:val="000661AB"/>
    <w:rsid w:val="00075EAD"/>
    <w:rsid w:val="00081A74"/>
    <w:rsid w:val="00083E5F"/>
    <w:rsid w:val="000A1527"/>
    <w:rsid w:val="000A714A"/>
    <w:rsid w:val="000B15AB"/>
    <w:rsid w:val="000C17F6"/>
    <w:rsid w:val="000C43D6"/>
    <w:rsid w:val="000E18E2"/>
    <w:rsid w:val="000E19FF"/>
    <w:rsid w:val="00112208"/>
    <w:rsid w:val="001143E3"/>
    <w:rsid w:val="0013292A"/>
    <w:rsid w:val="00135D06"/>
    <w:rsid w:val="00136E8A"/>
    <w:rsid w:val="00140EAB"/>
    <w:rsid w:val="00154E23"/>
    <w:rsid w:val="001602F5"/>
    <w:rsid w:val="00160CBA"/>
    <w:rsid w:val="00164E7A"/>
    <w:rsid w:val="0017127F"/>
    <w:rsid w:val="00177A17"/>
    <w:rsid w:val="001809A3"/>
    <w:rsid w:val="00182180"/>
    <w:rsid w:val="0018567A"/>
    <w:rsid w:val="00192877"/>
    <w:rsid w:val="0019291A"/>
    <w:rsid w:val="001B5530"/>
    <w:rsid w:val="001D6051"/>
    <w:rsid w:val="001F2929"/>
    <w:rsid w:val="002036EF"/>
    <w:rsid w:val="00221E46"/>
    <w:rsid w:val="0022212D"/>
    <w:rsid w:val="002318D0"/>
    <w:rsid w:val="002357A9"/>
    <w:rsid w:val="002401B2"/>
    <w:rsid w:val="0024202B"/>
    <w:rsid w:val="00256916"/>
    <w:rsid w:val="00257AB6"/>
    <w:rsid w:val="00260365"/>
    <w:rsid w:val="0026343D"/>
    <w:rsid w:val="00264B1B"/>
    <w:rsid w:val="00266817"/>
    <w:rsid w:val="00281BB7"/>
    <w:rsid w:val="00287AFC"/>
    <w:rsid w:val="0029198A"/>
    <w:rsid w:val="002A24F2"/>
    <w:rsid w:val="002A559E"/>
    <w:rsid w:val="002A562B"/>
    <w:rsid w:val="002B0E73"/>
    <w:rsid w:val="002B31FB"/>
    <w:rsid w:val="002C56E9"/>
    <w:rsid w:val="002D37C6"/>
    <w:rsid w:val="002E41AF"/>
    <w:rsid w:val="002E4CB8"/>
    <w:rsid w:val="00313336"/>
    <w:rsid w:val="003151DE"/>
    <w:rsid w:val="00317335"/>
    <w:rsid w:val="00321EC7"/>
    <w:rsid w:val="00324AE8"/>
    <w:rsid w:val="00330694"/>
    <w:rsid w:val="0033796A"/>
    <w:rsid w:val="00340625"/>
    <w:rsid w:val="0034772C"/>
    <w:rsid w:val="00364E0B"/>
    <w:rsid w:val="00365900"/>
    <w:rsid w:val="00366BD2"/>
    <w:rsid w:val="003725D8"/>
    <w:rsid w:val="0038312E"/>
    <w:rsid w:val="003866E5"/>
    <w:rsid w:val="003947A6"/>
    <w:rsid w:val="003960FC"/>
    <w:rsid w:val="003C3F5C"/>
    <w:rsid w:val="003D0B26"/>
    <w:rsid w:val="003D68B8"/>
    <w:rsid w:val="003E1EB6"/>
    <w:rsid w:val="003F5A63"/>
    <w:rsid w:val="00407F8E"/>
    <w:rsid w:val="00414E60"/>
    <w:rsid w:val="00424E97"/>
    <w:rsid w:val="00461295"/>
    <w:rsid w:val="00486512"/>
    <w:rsid w:val="00486911"/>
    <w:rsid w:val="004C7286"/>
    <w:rsid w:val="004D20CF"/>
    <w:rsid w:val="004D5286"/>
    <w:rsid w:val="004D790E"/>
    <w:rsid w:val="004F6CD3"/>
    <w:rsid w:val="00501142"/>
    <w:rsid w:val="00515BAA"/>
    <w:rsid w:val="00524D8F"/>
    <w:rsid w:val="005318B9"/>
    <w:rsid w:val="0053233F"/>
    <w:rsid w:val="00532588"/>
    <w:rsid w:val="0053797E"/>
    <w:rsid w:val="005379DD"/>
    <w:rsid w:val="0054201F"/>
    <w:rsid w:val="00550D1F"/>
    <w:rsid w:val="00557B76"/>
    <w:rsid w:val="0056788F"/>
    <w:rsid w:val="005831CB"/>
    <w:rsid w:val="00583A45"/>
    <w:rsid w:val="005954D1"/>
    <w:rsid w:val="00596831"/>
    <w:rsid w:val="005A0934"/>
    <w:rsid w:val="005A19CD"/>
    <w:rsid w:val="005A5074"/>
    <w:rsid w:val="005A6CCE"/>
    <w:rsid w:val="005A707D"/>
    <w:rsid w:val="005B5450"/>
    <w:rsid w:val="005B5834"/>
    <w:rsid w:val="005C5201"/>
    <w:rsid w:val="005D6F90"/>
    <w:rsid w:val="005E152F"/>
    <w:rsid w:val="005E2CED"/>
    <w:rsid w:val="005E5820"/>
    <w:rsid w:val="005E5FED"/>
    <w:rsid w:val="00604D08"/>
    <w:rsid w:val="00611D39"/>
    <w:rsid w:val="00614A86"/>
    <w:rsid w:val="00620078"/>
    <w:rsid w:val="00620FA3"/>
    <w:rsid w:val="006556FC"/>
    <w:rsid w:val="0067787F"/>
    <w:rsid w:val="00677D28"/>
    <w:rsid w:val="00691D8D"/>
    <w:rsid w:val="006B1D63"/>
    <w:rsid w:val="006C271A"/>
    <w:rsid w:val="006C30CD"/>
    <w:rsid w:val="006D3BCC"/>
    <w:rsid w:val="006D5E78"/>
    <w:rsid w:val="006E2EA2"/>
    <w:rsid w:val="00705039"/>
    <w:rsid w:val="00711F62"/>
    <w:rsid w:val="007124EC"/>
    <w:rsid w:val="007251D0"/>
    <w:rsid w:val="007374DF"/>
    <w:rsid w:val="00756FDB"/>
    <w:rsid w:val="007716D3"/>
    <w:rsid w:val="007740EC"/>
    <w:rsid w:val="007741F3"/>
    <w:rsid w:val="007838B8"/>
    <w:rsid w:val="00787EB3"/>
    <w:rsid w:val="007A1E17"/>
    <w:rsid w:val="007C7AD7"/>
    <w:rsid w:val="007E4DE0"/>
    <w:rsid w:val="007F26CD"/>
    <w:rsid w:val="007F2CE9"/>
    <w:rsid w:val="007F4BEC"/>
    <w:rsid w:val="008051D4"/>
    <w:rsid w:val="00807FF4"/>
    <w:rsid w:val="0081390B"/>
    <w:rsid w:val="008554B9"/>
    <w:rsid w:val="008748E3"/>
    <w:rsid w:val="00886B5F"/>
    <w:rsid w:val="00894AD8"/>
    <w:rsid w:val="008A3762"/>
    <w:rsid w:val="008A3D30"/>
    <w:rsid w:val="008A4FF9"/>
    <w:rsid w:val="008A5A02"/>
    <w:rsid w:val="008A6AFF"/>
    <w:rsid w:val="008A7351"/>
    <w:rsid w:val="008A76EF"/>
    <w:rsid w:val="008B666C"/>
    <w:rsid w:val="008C3135"/>
    <w:rsid w:val="008C6813"/>
    <w:rsid w:val="008D39A4"/>
    <w:rsid w:val="008E0BE9"/>
    <w:rsid w:val="008E69B5"/>
    <w:rsid w:val="009039ED"/>
    <w:rsid w:val="00912BEC"/>
    <w:rsid w:val="00921B4B"/>
    <w:rsid w:val="00931A90"/>
    <w:rsid w:val="00934355"/>
    <w:rsid w:val="00937FD6"/>
    <w:rsid w:val="00943011"/>
    <w:rsid w:val="009713AC"/>
    <w:rsid w:val="00975567"/>
    <w:rsid w:val="0097628D"/>
    <w:rsid w:val="009903DE"/>
    <w:rsid w:val="009B318A"/>
    <w:rsid w:val="009C3BED"/>
    <w:rsid w:val="009D2E0C"/>
    <w:rsid w:val="009F537A"/>
    <w:rsid w:val="00A04BB6"/>
    <w:rsid w:val="00A10FD6"/>
    <w:rsid w:val="00A17DC1"/>
    <w:rsid w:val="00A20EB9"/>
    <w:rsid w:val="00A24BB0"/>
    <w:rsid w:val="00A4421B"/>
    <w:rsid w:val="00A456CA"/>
    <w:rsid w:val="00A63CBD"/>
    <w:rsid w:val="00A70AC8"/>
    <w:rsid w:val="00A80169"/>
    <w:rsid w:val="00A80AB0"/>
    <w:rsid w:val="00AA72F5"/>
    <w:rsid w:val="00AB5660"/>
    <w:rsid w:val="00AB62CE"/>
    <w:rsid w:val="00AC2A47"/>
    <w:rsid w:val="00AC6B48"/>
    <w:rsid w:val="00AD336C"/>
    <w:rsid w:val="00AE2746"/>
    <w:rsid w:val="00AF4F33"/>
    <w:rsid w:val="00B0057C"/>
    <w:rsid w:val="00B1659B"/>
    <w:rsid w:val="00B52224"/>
    <w:rsid w:val="00B56D7C"/>
    <w:rsid w:val="00B621AF"/>
    <w:rsid w:val="00B63331"/>
    <w:rsid w:val="00B76AF4"/>
    <w:rsid w:val="00B86C25"/>
    <w:rsid w:val="00B962F6"/>
    <w:rsid w:val="00BC283E"/>
    <w:rsid w:val="00BC437B"/>
    <w:rsid w:val="00C00495"/>
    <w:rsid w:val="00C040E4"/>
    <w:rsid w:val="00C04F3F"/>
    <w:rsid w:val="00C25DF6"/>
    <w:rsid w:val="00C304F1"/>
    <w:rsid w:val="00C30A3F"/>
    <w:rsid w:val="00C32CBC"/>
    <w:rsid w:val="00C362B6"/>
    <w:rsid w:val="00C454D5"/>
    <w:rsid w:val="00C70512"/>
    <w:rsid w:val="00C94FA1"/>
    <w:rsid w:val="00C9731B"/>
    <w:rsid w:val="00CB3FA5"/>
    <w:rsid w:val="00CB693C"/>
    <w:rsid w:val="00CC2A4F"/>
    <w:rsid w:val="00CD66B2"/>
    <w:rsid w:val="00CE047D"/>
    <w:rsid w:val="00CE292D"/>
    <w:rsid w:val="00CE6C99"/>
    <w:rsid w:val="00CF1CED"/>
    <w:rsid w:val="00CF517F"/>
    <w:rsid w:val="00CF6C12"/>
    <w:rsid w:val="00CF7C76"/>
    <w:rsid w:val="00D01CC2"/>
    <w:rsid w:val="00D224D5"/>
    <w:rsid w:val="00D25861"/>
    <w:rsid w:val="00D36C6C"/>
    <w:rsid w:val="00D37D0C"/>
    <w:rsid w:val="00D41461"/>
    <w:rsid w:val="00D812E2"/>
    <w:rsid w:val="00D81B6E"/>
    <w:rsid w:val="00D910B3"/>
    <w:rsid w:val="00D930D1"/>
    <w:rsid w:val="00DA494E"/>
    <w:rsid w:val="00DA60B8"/>
    <w:rsid w:val="00DC0C12"/>
    <w:rsid w:val="00DC38E8"/>
    <w:rsid w:val="00DC3BE9"/>
    <w:rsid w:val="00DC3CB4"/>
    <w:rsid w:val="00DE4F5C"/>
    <w:rsid w:val="00DE5689"/>
    <w:rsid w:val="00E0171A"/>
    <w:rsid w:val="00E02352"/>
    <w:rsid w:val="00E02664"/>
    <w:rsid w:val="00E028C1"/>
    <w:rsid w:val="00E039C2"/>
    <w:rsid w:val="00E04FB2"/>
    <w:rsid w:val="00E20B28"/>
    <w:rsid w:val="00E2468E"/>
    <w:rsid w:val="00E2478C"/>
    <w:rsid w:val="00E24C76"/>
    <w:rsid w:val="00E24FAF"/>
    <w:rsid w:val="00E315E5"/>
    <w:rsid w:val="00E75D32"/>
    <w:rsid w:val="00E82BCE"/>
    <w:rsid w:val="00E82D49"/>
    <w:rsid w:val="00E84405"/>
    <w:rsid w:val="00EB7F4D"/>
    <w:rsid w:val="00EC7D80"/>
    <w:rsid w:val="00EE4F1B"/>
    <w:rsid w:val="00F01FA1"/>
    <w:rsid w:val="00F11E02"/>
    <w:rsid w:val="00F16966"/>
    <w:rsid w:val="00F2507E"/>
    <w:rsid w:val="00F3524E"/>
    <w:rsid w:val="00F3716C"/>
    <w:rsid w:val="00F544AE"/>
    <w:rsid w:val="00F64803"/>
    <w:rsid w:val="00F670EC"/>
    <w:rsid w:val="00F76F38"/>
    <w:rsid w:val="00FB1053"/>
    <w:rsid w:val="00FB1CB9"/>
    <w:rsid w:val="00FC18A2"/>
    <w:rsid w:val="00FC4506"/>
    <w:rsid w:val="00FD2550"/>
    <w:rsid w:val="00FD7DD7"/>
    <w:rsid w:val="00FF1E2F"/>
    <w:rsid w:val="00FF40AB"/>
  </w:rsids>
  <m:mathPr>
    <m:mathFont m:val="Cambria Math"/>
    <m:brkBin m:val="before"/>
    <m:brkBinSub m:val="--"/>
    <m:smallFrac m:val="0"/>
    <m:dispDef/>
    <m:lMargin m:val="0"/>
    <m:rMargin m:val="0"/>
    <m:defJc m:val="centerGroup"/>
    <m:wrapIndent m:val="1440"/>
    <m:intLim m:val="subSup"/>
    <m:naryLim m:val="undOvr"/>
  </m:mathPr>
  <w:themeFontLang w:val="en-P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3844AA3"/>
  <w15:chartTrackingRefBased/>
  <w15:docId w15:val="{9F9313FB-2BCD-41F8-A2BF-B6AEEB9E12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PK" w:eastAsia="en-PK"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E2EA2"/>
    <w:pPr>
      <w:tabs>
        <w:tab w:val="center" w:pos="4320"/>
        <w:tab w:val="right" w:pos="8640"/>
      </w:tabs>
    </w:pPr>
  </w:style>
  <w:style w:type="paragraph" w:styleId="Footer">
    <w:name w:val="footer"/>
    <w:basedOn w:val="Normal"/>
    <w:rsid w:val="006E2EA2"/>
    <w:pPr>
      <w:tabs>
        <w:tab w:val="center" w:pos="4320"/>
        <w:tab w:val="right" w:pos="8640"/>
      </w:tabs>
    </w:pPr>
  </w:style>
  <w:style w:type="character" w:styleId="PageNumber">
    <w:name w:val="page number"/>
    <w:basedOn w:val="DefaultParagraphFont"/>
    <w:rsid w:val="006E2EA2"/>
  </w:style>
  <w:style w:type="paragraph" w:styleId="Bibliography">
    <w:name w:val="Bibliography"/>
    <w:basedOn w:val="Normal"/>
    <w:next w:val="Normal"/>
    <w:uiPriority w:val="37"/>
    <w:unhideWhenUsed/>
    <w:rsid w:val="007740EC"/>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6</TotalTime>
  <Pages>10</Pages>
  <Words>2918</Words>
  <Characters>16637</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tehreem</dc:creator>
  <cp:keywords/>
  <dc:description/>
  <cp:lastModifiedBy>salma Janjua</cp:lastModifiedBy>
  <cp:revision>452</cp:revision>
  <cp:lastPrinted>1899-12-31T19:00:00Z</cp:lastPrinted>
  <dcterms:created xsi:type="dcterms:W3CDTF">2018-11-09T05:27:00Z</dcterms:created>
  <dcterms:modified xsi:type="dcterms:W3CDTF">2019-04-29T07:1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FSzy2zpO"/&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